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7A383" w14:textId="77777777" w:rsidR="008A0B0E" w:rsidRDefault="000A6F2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7DA84EC3" wp14:editId="3CE28274">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58B38078" wp14:editId="79545DB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7A881A7" w14:textId="77777777" w:rsidR="008A0B0E" w:rsidRDefault="000A6F2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682ABD3" w14:textId="77777777" w:rsidR="008A0B0E" w:rsidRDefault="000A6F2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7E06946A" w14:textId="77777777" w:rsidR="008A0B0E" w:rsidRDefault="000A6F2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D78B3BF" w14:textId="77777777" w:rsidR="008A0B0E" w:rsidRDefault="008A0B0E">
      <w:pPr>
        <w:spacing w:after="120" w:line="240" w:lineRule="auto"/>
        <w:rPr>
          <w:rFonts w:ascii="Times New Roman" w:hAnsi="Times New Roman"/>
          <w:b/>
          <w:sz w:val="28"/>
          <w:szCs w:val="28"/>
          <w:lang w:val="en-US"/>
        </w:rPr>
      </w:pPr>
    </w:p>
    <w:p w14:paraId="7A948F5C" w14:textId="77777777" w:rsidR="008A0B0E" w:rsidRDefault="00884D9C">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PENGEMBANGAN MEDIA PEMBELAJARAN </w:t>
      </w:r>
      <w:r w:rsidR="00F05BAA">
        <w:rPr>
          <w:rFonts w:ascii="Times New Roman" w:hAnsi="Times New Roman" w:cs="Times New Roman"/>
          <w:b/>
          <w:i/>
          <w:iCs/>
          <w:color w:val="000000" w:themeColor="text1"/>
          <w:sz w:val="24"/>
          <w:szCs w:val="24"/>
          <w:lang w:val="sv-SE"/>
        </w:rPr>
        <w:t xml:space="preserve">KARTU PAK ALAM </w:t>
      </w:r>
      <w:r w:rsidR="00F05BAA">
        <w:rPr>
          <w:rFonts w:ascii="Times New Roman" w:hAnsi="Times New Roman" w:cs="Times New Roman"/>
          <w:b/>
          <w:color w:val="000000" w:themeColor="text1"/>
          <w:sz w:val="24"/>
          <w:szCs w:val="24"/>
          <w:lang w:val="sv-SE"/>
        </w:rPr>
        <w:t>BERBASIS GAME EDUKATIF</w:t>
      </w:r>
      <w:r w:rsidR="006C0403">
        <w:rPr>
          <w:rFonts w:ascii="Times New Roman" w:hAnsi="Times New Roman" w:cs="Times New Roman"/>
          <w:b/>
          <w:color w:val="000000" w:themeColor="text1"/>
          <w:sz w:val="24"/>
          <w:szCs w:val="24"/>
          <w:lang w:val="sv-SE"/>
        </w:rPr>
        <w:t xml:space="preserve"> IPS</w:t>
      </w:r>
      <w:r w:rsidR="00300401">
        <w:rPr>
          <w:rFonts w:ascii="Times New Roman" w:hAnsi="Times New Roman" w:cs="Times New Roman"/>
          <w:b/>
          <w:color w:val="000000" w:themeColor="text1"/>
          <w:sz w:val="24"/>
          <w:szCs w:val="24"/>
          <w:lang w:val="sv-SE"/>
        </w:rPr>
        <w:t xml:space="preserve"> </w:t>
      </w:r>
      <w:r>
        <w:rPr>
          <w:rFonts w:ascii="Times New Roman" w:hAnsi="Times New Roman" w:cs="Times New Roman"/>
          <w:b/>
          <w:color w:val="000000" w:themeColor="text1"/>
          <w:sz w:val="24"/>
          <w:szCs w:val="24"/>
          <w:lang w:val="sv-SE"/>
        </w:rPr>
        <w:t>DI SEKOLAH DASAR</w:t>
      </w:r>
    </w:p>
    <w:p w14:paraId="304CA89F" w14:textId="77777777" w:rsidR="008A0B0E" w:rsidRDefault="000A6F24">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rPr>
        <w:t xml:space="preserve"> </w:t>
      </w:r>
    </w:p>
    <w:p w14:paraId="07ED9A55" w14:textId="77777777" w:rsidR="008A0B0E" w:rsidRPr="00400D1B" w:rsidRDefault="00884D9C">
      <w:pPr>
        <w:autoSpaceDE w:val="0"/>
        <w:autoSpaceDN w:val="0"/>
        <w:adjustRightInd w:val="0"/>
        <w:spacing w:after="0" w:line="240" w:lineRule="auto"/>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color w:val="000000"/>
          <w:sz w:val="24"/>
          <w:szCs w:val="24"/>
          <w:lang w:val="en-US"/>
        </w:rPr>
        <w:t>Desi Yulianti</w:t>
      </w:r>
      <w:r w:rsidR="00400D1B">
        <w:rPr>
          <w:rFonts w:ascii="Times New Roman" w:hAnsi="Times New Roman" w:cs="Times New Roman"/>
          <w:b/>
          <w:bCs/>
          <w:color w:val="000000"/>
          <w:sz w:val="24"/>
          <w:szCs w:val="24"/>
          <w:vertAlign w:val="superscript"/>
          <w:lang w:val="en-US"/>
        </w:rPr>
        <w:t>1</w:t>
      </w:r>
      <w:r w:rsidR="000A6F24">
        <w:rPr>
          <w:rFonts w:ascii="Times New Roman" w:hAnsi="Times New Roman" w:cs="Times New Roman"/>
          <w:b/>
          <w:bCs/>
          <w:color w:val="000000"/>
          <w:sz w:val="24"/>
          <w:szCs w:val="24"/>
        </w:rPr>
        <w:t xml:space="preserve"> </w:t>
      </w:r>
      <w:r w:rsidR="000A6F24">
        <w:rPr>
          <w:rFonts w:ascii="Times New Roman" w:hAnsi="Times New Roman" w:cs="Times New Roman"/>
          <w:b/>
          <w:bCs/>
          <w:color w:val="000000"/>
          <w:sz w:val="24"/>
          <w:szCs w:val="24"/>
          <w:vertAlign w:val="superscript"/>
        </w:rPr>
        <w:sym w:font="Wingdings" w:char="F02A"/>
      </w:r>
      <w:r w:rsidR="000A6F24">
        <w:rPr>
          <w:rFonts w:ascii="Times New Roman" w:hAnsi="Times New Roman" w:cs="Times New Roman"/>
          <w:color w:val="000000"/>
          <w:sz w:val="24"/>
          <w:szCs w:val="24"/>
        </w:rPr>
        <w:t xml:space="preserve"> </w:t>
      </w:r>
      <w:r w:rsidR="00400D1B">
        <w:rPr>
          <w:rFonts w:ascii="Times New Roman" w:hAnsi="Times New Roman" w:cs="Times New Roman"/>
          <w:b/>
          <w:bCs/>
          <w:color w:val="000000"/>
          <w:sz w:val="24"/>
          <w:szCs w:val="24"/>
          <w:lang w:val="en-US"/>
        </w:rPr>
        <w:t>Minsih</w:t>
      </w:r>
      <w:r w:rsidR="00400D1B">
        <w:rPr>
          <w:rFonts w:ascii="Times New Roman" w:hAnsi="Times New Roman" w:cs="Times New Roman"/>
          <w:b/>
          <w:bCs/>
          <w:color w:val="000000"/>
          <w:sz w:val="24"/>
          <w:szCs w:val="24"/>
          <w:vertAlign w:val="superscript"/>
          <w:lang w:val="en-US"/>
        </w:rPr>
        <w:t>2</w:t>
      </w:r>
    </w:p>
    <w:p w14:paraId="414655B1" w14:textId="77777777" w:rsidR="008A0B0E" w:rsidRPr="00884D9C" w:rsidRDefault="00884D9C">
      <w:pPr>
        <w:pStyle w:val="Afiliasi"/>
        <w:rPr>
          <w:sz w:val="22"/>
          <w:szCs w:val="24"/>
          <w:lang w:val="en-US"/>
        </w:rPr>
      </w:pPr>
      <w:r>
        <w:rPr>
          <w:sz w:val="22"/>
          <w:szCs w:val="24"/>
          <w:lang w:val="en-US"/>
        </w:rPr>
        <w:t>Pendidikan Guru Sekolah Dasar, Universitas Muhammadiyah Surakarta</w:t>
      </w:r>
    </w:p>
    <w:p w14:paraId="42524496" w14:textId="77777777" w:rsidR="008A0B0E" w:rsidRPr="00400D1B" w:rsidRDefault="00400D1B">
      <w:pPr>
        <w:pStyle w:val="Afiliasi"/>
        <w:rPr>
          <w:sz w:val="22"/>
          <w:szCs w:val="24"/>
          <w:lang w:val="en-US"/>
        </w:rPr>
      </w:pPr>
      <w:r>
        <w:rPr>
          <w:sz w:val="22"/>
          <w:szCs w:val="24"/>
          <w:lang w:val="en-US"/>
        </w:rPr>
        <w:t xml:space="preserve">E-mail: </w:t>
      </w:r>
      <w:r w:rsidR="00112C0E" w:rsidRPr="00112C0E">
        <w:rPr>
          <w:color w:val="5B9BD5" w:themeColor="accent5"/>
          <w:sz w:val="22"/>
          <w:szCs w:val="24"/>
          <w:u w:val="single"/>
          <w:lang w:val="en-US"/>
        </w:rPr>
        <w:t>a510180123@student.ums.ac.id</w:t>
      </w:r>
      <w:r w:rsidR="00F36E40">
        <w:rPr>
          <w:color w:val="5B9BD5" w:themeColor="accent5"/>
          <w:sz w:val="22"/>
          <w:szCs w:val="24"/>
          <w:u w:val="single"/>
          <w:vertAlign w:val="superscript"/>
          <w:lang w:val="en-US"/>
        </w:rPr>
        <w:t>1</w:t>
      </w:r>
      <w:r w:rsidRPr="00F36E40">
        <w:rPr>
          <w:color w:val="5B9BD5" w:themeColor="accent5"/>
          <w:sz w:val="22"/>
          <w:szCs w:val="24"/>
          <w:lang w:val="en-US"/>
        </w:rPr>
        <w:t xml:space="preserve"> </w:t>
      </w:r>
      <w:r w:rsidRPr="00112C0E">
        <w:rPr>
          <w:color w:val="5B9BD5" w:themeColor="accent5"/>
          <w:sz w:val="22"/>
          <w:szCs w:val="24"/>
          <w:u w:val="single"/>
          <w:lang w:val="en-US"/>
        </w:rPr>
        <w:t>min139@um</w:t>
      </w:r>
      <w:r w:rsidR="00F0085E">
        <w:rPr>
          <w:color w:val="5B9BD5" w:themeColor="accent5"/>
          <w:sz w:val="22"/>
          <w:szCs w:val="24"/>
          <w:u w:val="single"/>
          <w:lang w:val="en-US"/>
        </w:rPr>
        <w:t>s</w:t>
      </w:r>
      <w:r w:rsidRPr="00112C0E">
        <w:rPr>
          <w:color w:val="5B9BD5" w:themeColor="accent5"/>
          <w:sz w:val="22"/>
          <w:szCs w:val="24"/>
          <w:u w:val="single"/>
          <w:lang w:val="en-US"/>
        </w:rPr>
        <w:t>.ac.id</w:t>
      </w:r>
      <w:r w:rsidR="00F36E40">
        <w:rPr>
          <w:color w:val="5B9BD5" w:themeColor="accent5"/>
          <w:sz w:val="22"/>
          <w:szCs w:val="24"/>
          <w:u w:val="single"/>
          <w:vertAlign w:val="superscript"/>
          <w:lang w:val="en-US"/>
        </w:rPr>
        <w:t>2</w:t>
      </w:r>
      <w:r>
        <w:rPr>
          <w:sz w:val="22"/>
          <w:szCs w:val="24"/>
          <w:lang w:val="en-US"/>
        </w:rPr>
        <w:t xml:space="preserve"> </w:t>
      </w:r>
    </w:p>
    <w:p w14:paraId="691E0DCC" w14:textId="77777777" w:rsidR="008A0B0E" w:rsidRDefault="008A0B0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41044D1C" w14:textId="77777777" w:rsidR="008A0B0E" w:rsidRDefault="008A0B0E">
      <w:pPr>
        <w:autoSpaceDE w:val="0"/>
        <w:autoSpaceDN w:val="0"/>
        <w:adjustRightInd w:val="0"/>
        <w:spacing w:after="0" w:line="240" w:lineRule="auto"/>
        <w:jc w:val="center"/>
        <w:rPr>
          <w:szCs w:val="24"/>
          <w:lang w:val="en-US"/>
        </w:rPr>
      </w:pPr>
    </w:p>
    <w:p w14:paraId="5D0F0AA1" w14:textId="77777777" w:rsidR="008A0B0E" w:rsidRDefault="000A6F2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2517AC10" w14:textId="77777777" w:rsidR="008A0B0E" w:rsidRDefault="00F0085E" w:rsidP="00F0085E">
      <w:pPr>
        <w:pStyle w:val="abstrak"/>
        <w:spacing w:after="120"/>
        <w:ind w:left="0" w:right="57"/>
        <w:rPr>
          <w:sz w:val="22"/>
          <w:szCs w:val="22"/>
          <w:lang w:val="id-ID"/>
        </w:rPr>
      </w:pPr>
      <w:r w:rsidRPr="00BA3FC7">
        <w:rPr>
          <w:sz w:val="22"/>
          <w:szCs w:val="22"/>
        </w:rPr>
        <w:t xml:space="preserve">Penelitian ini dilatarbelakangi oleh </w:t>
      </w:r>
      <w:r w:rsidR="00B348CD" w:rsidRPr="00B348CD">
        <w:rPr>
          <w:sz w:val="22"/>
          <w:szCs w:val="22"/>
        </w:rPr>
        <w:t xml:space="preserve">hasil belajar pada materi IPS masih tergolong rendah karena sejumlah faktor peserta didik maupun dari faktor guru yang belum mengimplementasikan media pembelajaran yang bervariasi. Khususnya guru belum memanfaatkan teknologi sebagai media pembelajaran dengan maksimal. Hal tersebut menjadi salah satu faktor yang menyebabkan peserta didik cenderung pasif dalam mengikuti pelaksanaan pembelajaran. </w:t>
      </w:r>
      <w:r w:rsidR="00D863E2" w:rsidRPr="0034597F">
        <w:rPr>
          <w:sz w:val="22"/>
          <w:szCs w:val="22"/>
        </w:rPr>
        <w:t xml:space="preserve">Penelitian ini bertujuan pada pengembangan media pembelajaran kartu Pak Alam pada materi kenampakan alam pada mata pelajaran Ilmu Pengetahuan Sosial. Penelitian </w:t>
      </w:r>
      <w:r w:rsidR="00D863E2" w:rsidRPr="0034597F">
        <w:rPr>
          <w:i/>
          <w:iCs/>
          <w:sz w:val="22"/>
          <w:szCs w:val="22"/>
        </w:rPr>
        <w:t xml:space="preserve">Research &amp; Development </w:t>
      </w:r>
      <w:r w:rsidR="00D863E2" w:rsidRPr="0034597F">
        <w:rPr>
          <w:sz w:val="22"/>
          <w:szCs w:val="22"/>
        </w:rPr>
        <w:t>(R&amp;D) digunakan pada penelitian ini</w:t>
      </w:r>
      <w:r w:rsidR="000A6F24" w:rsidRPr="0034597F">
        <w:rPr>
          <w:sz w:val="22"/>
          <w:szCs w:val="22"/>
        </w:rPr>
        <w:t>.</w:t>
      </w:r>
      <w:r w:rsidR="00D863E2" w:rsidRPr="0034597F">
        <w:rPr>
          <w:sz w:val="22"/>
          <w:szCs w:val="22"/>
        </w:rPr>
        <w:t xml:space="preserve"> Dari studi pendahuluan didapat </w:t>
      </w:r>
      <w:r w:rsidR="00B348CD">
        <w:rPr>
          <w:sz w:val="22"/>
          <w:szCs w:val="22"/>
        </w:rPr>
        <w:t xml:space="preserve">hasil belajar pada mata pelajaran IPS masih tergolong rendah, peserta didik yang pasif, guru yang belum mengimplementasikan media pembelajaran yang bervariasi. Dari latar permasalahan yang ada peneliti memutuskan mengembangkan produk kartu Pak Alam pada materi kenampakan alam pada mata pelajaran Ilmu Pengetahuan Sosial di Sekolah Dasar. Produk diuji validitas oleh </w:t>
      </w:r>
      <w:r w:rsidR="006C0403">
        <w:rPr>
          <w:sz w:val="22"/>
          <w:szCs w:val="22"/>
        </w:rPr>
        <w:t>ahli praktisi</w:t>
      </w:r>
      <w:r w:rsidR="00B348CD">
        <w:rPr>
          <w:sz w:val="22"/>
          <w:szCs w:val="22"/>
        </w:rPr>
        <w:t xml:space="preserve"> dan ahli media. Dari hasil uji validitas dapat dikatakan produk sangat layak dan dapat digunakan dalam pembelajaran kenampakan alam di sekolah dasar</w:t>
      </w:r>
      <w:r w:rsidR="00BA3FC7">
        <w:rPr>
          <w:sz w:val="22"/>
          <w:szCs w:val="22"/>
        </w:rPr>
        <w:t>.</w:t>
      </w:r>
    </w:p>
    <w:p w14:paraId="1830B908" w14:textId="77777777" w:rsidR="008A0B0E" w:rsidRPr="00107279" w:rsidRDefault="000A6F24">
      <w:pPr>
        <w:pStyle w:val="abstrak"/>
        <w:spacing w:after="120"/>
        <w:ind w:left="0" w:right="57"/>
        <w:rPr>
          <w:sz w:val="22"/>
          <w:szCs w:val="22"/>
        </w:rPr>
      </w:pPr>
      <w:r>
        <w:rPr>
          <w:b/>
          <w:sz w:val="22"/>
          <w:szCs w:val="22"/>
          <w:lang w:val="id-ID"/>
        </w:rPr>
        <w:t xml:space="preserve">Kata Kunci: </w:t>
      </w:r>
      <w:r w:rsidR="00107279">
        <w:rPr>
          <w:iCs/>
          <w:sz w:val="22"/>
          <w:szCs w:val="22"/>
        </w:rPr>
        <w:t>media pembelajaran, kartu pak alam</w:t>
      </w:r>
      <w:r w:rsidR="00107279">
        <w:rPr>
          <w:sz w:val="22"/>
          <w:szCs w:val="22"/>
        </w:rPr>
        <w:t>, IPS.</w:t>
      </w:r>
    </w:p>
    <w:p w14:paraId="20372BDE" w14:textId="77777777" w:rsidR="008A0B0E" w:rsidRDefault="008A0B0E">
      <w:pPr>
        <w:pStyle w:val="abstrak"/>
        <w:spacing w:after="120"/>
        <w:ind w:left="0" w:right="57"/>
        <w:rPr>
          <w:sz w:val="22"/>
          <w:szCs w:val="22"/>
          <w:lang w:val="id-ID"/>
        </w:rPr>
      </w:pPr>
    </w:p>
    <w:p w14:paraId="7F9AB3D1" w14:textId="77777777" w:rsidR="008A0B0E" w:rsidRDefault="000A6F24">
      <w:pPr>
        <w:pStyle w:val="StyleAuthorBold"/>
        <w:spacing w:before="120" w:after="120"/>
        <w:jc w:val="left"/>
        <w:rPr>
          <w:lang w:val="id-ID"/>
        </w:rPr>
      </w:pPr>
      <w:r>
        <w:rPr>
          <w:lang w:val="id-ID"/>
        </w:rPr>
        <w:t>Abstract</w:t>
      </w:r>
    </w:p>
    <w:p w14:paraId="6CF166C3" w14:textId="77777777" w:rsidR="008A0B0E" w:rsidRDefault="00BA3FC7">
      <w:pPr>
        <w:pStyle w:val="abstrak"/>
        <w:spacing w:before="120" w:after="120"/>
        <w:ind w:left="0" w:right="-34"/>
        <w:rPr>
          <w:sz w:val="22"/>
          <w:szCs w:val="22"/>
          <w:lang w:val="id-ID"/>
        </w:rPr>
      </w:pPr>
      <w:r w:rsidRPr="00BA3FC7">
        <w:rPr>
          <w:sz w:val="22"/>
          <w:szCs w:val="22"/>
          <w:lang w:val="id-ID"/>
        </w:rPr>
        <w:t xml:space="preserve">This research is motivated by the learning outcomes on social studies material are still relatively low due to a number of student factors and from teacher factors who have not implemented varied learning media. In particular, teachers have not utilized technology as a learning medium to the fullest. This is one of the factors that causes students to tend to be passive in participating in the implementation of learning. This study aims at developing Pak Alam card learning media on natural appearance material in Social Science subjects. Research &amp; Development (R&amp;D) is used in this study. From the preliminary study, it was found that learning outcomes in social studies subjects are still relatively low, students are passive, teachers have not implemented various learning media. From the background of the existing problems, the researcher decided to develop the Pak Alam card product on the material of natural appearance in Social Science subjects in Elementary School. The product was tested for validity by </w:t>
      </w:r>
      <w:r w:rsidR="006C0403">
        <w:rPr>
          <w:sz w:val="22"/>
          <w:szCs w:val="22"/>
        </w:rPr>
        <w:t>practitioner expert</w:t>
      </w:r>
      <w:r w:rsidRPr="00BA3FC7">
        <w:rPr>
          <w:sz w:val="22"/>
          <w:szCs w:val="22"/>
          <w:lang w:val="id-ID"/>
        </w:rPr>
        <w:t xml:space="preserve"> and media experts. From the results of the validity test, it can be said that the product is very feasible and can be used in learning natural features in elementary schools</w:t>
      </w:r>
      <w:r w:rsidR="000A6F24">
        <w:rPr>
          <w:sz w:val="22"/>
          <w:szCs w:val="22"/>
          <w:lang w:val="id-ID"/>
        </w:rPr>
        <w:t>.</w:t>
      </w:r>
    </w:p>
    <w:p w14:paraId="04004134" w14:textId="77777777" w:rsidR="008A0B0E" w:rsidRDefault="000A6F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8927A5" w:rsidRPr="008927A5">
        <w:rPr>
          <w:i/>
        </w:rPr>
        <w:t>learning media, Pak Alam cards, Social Studies.</w:t>
      </w:r>
    </w:p>
    <w:p w14:paraId="18D20CD5" w14:textId="77777777" w:rsidR="008A0B0E" w:rsidRDefault="008A0B0E">
      <w:pPr>
        <w:spacing w:after="0" w:line="240" w:lineRule="auto"/>
        <w:jc w:val="both"/>
        <w:rPr>
          <w:rFonts w:asciiTheme="majorBidi" w:hAnsiTheme="majorBidi" w:cs="Times New Roman"/>
          <w:i/>
          <w:color w:val="000000" w:themeColor="text1"/>
          <w:lang w:val="en-US"/>
        </w:rPr>
      </w:pPr>
    </w:p>
    <w:p w14:paraId="4D430FE9" w14:textId="77777777" w:rsidR="008A0B0E" w:rsidRDefault="000A6F2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20C630E4" w14:textId="77777777" w:rsidR="008A0B0E" w:rsidRDefault="00872219">
      <w:pPr>
        <w:spacing w:after="0" w:line="240" w:lineRule="auto"/>
        <w:ind w:left="5040"/>
        <w:jc w:val="both"/>
        <w:rPr>
          <w:rFonts w:ascii="Times New Roman" w:hAnsi="Times New Roman" w:cs="Times New Roman"/>
          <w:color w:val="000000"/>
          <w:sz w:val="20"/>
          <w:szCs w:val="20"/>
          <w:lang w:val="en-US"/>
        </w:rPr>
      </w:pPr>
      <w:r>
        <w:rPr>
          <w:noProof/>
        </w:rPr>
        <w:pict w14:anchorId="349D66A4">
          <v:shapetype id="_x0000_t32" coordsize="21600,21600" o:spt="32" o:oned="t" path="m,l21600,21600e" filled="f">
            <v:path arrowok="t" fillok="f" o:connecttype="none"/>
            <o:lock v:ext="edit" shapetype="t"/>
          </v:shapetype>
          <v:shape id="Straight Arrow Connector 5" o:spid="_x0000_s2050" type="#_x0000_t32" style="position:absolute;left:0;text-align:left;margin-left:0;margin-top:4.35pt;width:488.25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w:r>
    </w:p>
    <w:p w14:paraId="6E4E6D19" w14:textId="77777777" w:rsidR="008A0B0E" w:rsidRDefault="000A6F2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51BC42DB" w14:textId="77777777" w:rsidR="008A0B0E" w:rsidRDefault="000A6F2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E5D9F41" w14:textId="77777777" w:rsidR="008A0B0E" w:rsidRDefault="000A6F2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28B35655" w14:textId="77777777" w:rsidR="008A0B0E" w:rsidRDefault="008A0B0E">
      <w:pPr>
        <w:tabs>
          <w:tab w:val="left" w:pos="851"/>
          <w:tab w:val="left" w:pos="6237"/>
        </w:tabs>
        <w:autoSpaceDE w:val="0"/>
        <w:autoSpaceDN w:val="0"/>
        <w:adjustRightInd w:val="0"/>
        <w:spacing w:after="0" w:line="240" w:lineRule="auto"/>
        <w:rPr>
          <w:rFonts w:ascii="Times New Roman" w:hAnsi="Times New Roman" w:cs="Times New Roman"/>
        </w:rPr>
      </w:pPr>
    </w:p>
    <w:p w14:paraId="0303CCEE" w14:textId="77777777" w:rsidR="008A0B0E" w:rsidRDefault="000A6F2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43D975F7" w14:textId="77777777" w:rsidR="008A0B0E" w:rsidRDefault="008A0B0E">
      <w:pPr>
        <w:tabs>
          <w:tab w:val="left" w:pos="851"/>
          <w:tab w:val="left" w:pos="6237"/>
        </w:tabs>
        <w:autoSpaceDE w:val="0"/>
        <w:autoSpaceDN w:val="0"/>
        <w:adjustRightInd w:val="0"/>
        <w:spacing w:after="0" w:line="240" w:lineRule="auto"/>
        <w:rPr>
          <w:rFonts w:ascii="Times New Roman" w:hAnsi="Times New Roman" w:cs="Times New Roman"/>
        </w:rPr>
      </w:pPr>
    </w:p>
    <w:p w14:paraId="088F64B8" w14:textId="77777777" w:rsidR="008A0B0E" w:rsidRDefault="008A0B0E">
      <w:pPr>
        <w:tabs>
          <w:tab w:val="left" w:pos="851"/>
          <w:tab w:val="left" w:pos="6237"/>
        </w:tabs>
        <w:autoSpaceDE w:val="0"/>
        <w:autoSpaceDN w:val="0"/>
        <w:adjustRightInd w:val="0"/>
        <w:spacing w:after="0" w:line="240" w:lineRule="auto"/>
        <w:rPr>
          <w:rFonts w:ascii="Times New Roman" w:hAnsi="Times New Roman" w:cs="Times New Roman"/>
          <w:lang w:val="en-US"/>
        </w:rPr>
        <w:sectPr w:rsidR="008A0B0E">
          <w:footerReference w:type="default" r:id="rId11"/>
          <w:pgSz w:w="11906" w:h="16838"/>
          <w:pgMar w:top="1440" w:right="1080" w:bottom="1440" w:left="1080" w:header="851" w:footer="709" w:gutter="0"/>
          <w:pgNumType w:start="1"/>
          <w:cols w:space="708"/>
          <w:docGrid w:linePitch="360"/>
        </w:sectPr>
      </w:pPr>
    </w:p>
    <w:p w14:paraId="0017A51D" w14:textId="77777777" w:rsidR="008A0B0E" w:rsidRDefault="008A0B0E">
      <w:pPr>
        <w:rPr>
          <w:lang w:val="en-US"/>
        </w:rPr>
        <w:sectPr w:rsidR="008A0B0E">
          <w:headerReference w:type="default" r:id="rId12"/>
          <w:type w:val="continuous"/>
          <w:pgSz w:w="11906" w:h="16838"/>
          <w:pgMar w:top="1440" w:right="1080" w:bottom="1440" w:left="1080" w:header="851" w:footer="709" w:gutter="0"/>
          <w:pgNumType w:start="1"/>
          <w:cols w:num="2" w:space="708"/>
          <w:docGrid w:linePitch="360"/>
        </w:sectPr>
      </w:pPr>
    </w:p>
    <w:p w14:paraId="2625FAD7" w14:textId="77777777" w:rsidR="008A0B0E" w:rsidRDefault="008A0B0E">
      <w:pPr>
        <w:tabs>
          <w:tab w:val="left" w:pos="6030"/>
        </w:tabs>
        <w:spacing w:after="0"/>
        <w:jc w:val="both"/>
        <w:rPr>
          <w:rFonts w:ascii="Times New Roman" w:hAnsi="Times New Roman" w:cs="Times New Roman"/>
          <w:color w:val="000000" w:themeColor="text1"/>
          <w:lang w:val="en-US"/>
        </w:rPr>
        <w:sectPr w:rsidR="008A0B0E">
          <w:headerReference w:type="default" r:id="rId13"/>
          <w:type w:val="continuous"/>
          <w:pgSz w:w="11906" w:h="16838"/>
          <w:pgMar w:top="1440" w:right="1080" w:bottom="1440" w:left="1080" w:header="851" w:footer="709" w:gutter="0"/>
          <w:pgNumType w:start="2"/>
          <w:cols w:num="2" w:space="708"/>
          <w:docGrid w:linePitch="360"/>
        </w:sectPr>
      </w:pPr>
    </w:p>
    <w:p w14:paraId="1A14D184" w14:textId="77777777" w:rsidR="008A0B0E" w:rsidRDefault="008A0B0E">
      <w:pPr>
        <w:tabs>
          <w:tab w:val="left" w:pos="6030"/>
        </w:tabs>
        <w:spacing w:after="0"/>
        <w:jc w:val="both"/>
        <w:rPr>
          <w:rFonts w:ascii="Times New Roman" w:hAnsi="Times New Roman" w:cs="Times New Roman"/>
          <w:color w:val="000000" w:themeColor="text1"/>
          <w:lang w:val="en-US"/>
        </w:rPr>
        <w:sectPr w:rsidR="008A0B0E">
          <w:type w:val="continuous"/>
          <w:pgSz w:w="11906" w:h="16838"/>
          <w:pgMar w:top="1440" w:right="1080" w:bottom="1440" w:left="1080" w:header="851" w:footer="709" w:gutter="0"/>
          <w:pgNumType w:start="201"/>
          <w:cols w:space="708"/>
          <w:docGrid w:linePitch="360"/>
        </w:sectPr>
      </w:pPr>
    </w:p>
    <w:p w14:paraId="2BB67A0A" w14:textId="77777777" w:rsidR="008A0B0E" w:rsidRPr="005F1510" w:rsidRDefault="000A6F24">
      <w:pPr>
        <w:pStyle w:val="Heading1"/>
        <w:numPr>
          <w:ilvl w:val="0"/>
          <w:numId w:val="0"/>
        </w:numPr>
        <w:spacing w:before="0" w:after="0" w:line="276" w:lineRule="auto"/>
        <w:jc w:val="both"/>
        <w:rPr>
          <w:b/>
          <w:sz w:val="22"/>
          <w:szCs w:val="22"/>
        </w:rPr>
      </w:pPr>
      <w:r w:rsidRPr="005F1510">
        <w:rPr>
          <w:b/>
          <w:sz w:val="22"/>
          <w:szCs w:val="22"/>
          <w:lang w:val="id-ID"/>
        </w:rPr>
        <w:t>PENDAHULUAN</w:t>
      </w:r>
    </w:p>
    <w:p w14:paraId="1274973F" w14:textId="77777777" w:rsidR="00046DDA" w:rsidRPr="005F1510" w:rsidRDefault="00046DDA" w:rsidP="00952AD6">
      <w:pPr>
        <w:pStyle w:val="BodyText"/>
        <w:tabs>
          <w:tab w:val="left" w:pos="426"/>
        </w:tabs>
        <w:spacing w:after="0" w:line="240" w:lineRule="auto"/>
        <w:ind w:firstLine="567"/>
        <w:jc w:val="both"/>
        <w:rPr>
          <w:rFonts w:ascii="Times New Roman" w:hAnsi="Times New Roman" w:cs="Times New Roman"/>
        </w:rPr>
      </w:pPr>
      <w:r w:rsidRPr="005F1510">
        <w:rPr>
          <w:rFonts w:ascii="Times New Roman" w:hAnsi="Times New Roman" w:cs="Times New Roman"/>
          <w:lang w:val="en-US"/>
        </w:rPr>
        <w:t xml:space="preserve">Perkembangan teknologi pada abad 21 memberi dampak bagi kehidupan manusia, termasuk pada sektor pendidikan </w:t>
      </w:r>
      <w:r w:rsidR="004E105B" w:rsidRPr="005F1510">
        <w:rPr>
          <w:rFonts w:ascii="Times New Roman" w:hAnsi="Times New Roman" w:cs="Times New Roman"/>
          <w:lang w:val="en-US"/>
        </w:rPr>
        <w:fldChar w:fldCharType="begin" w:fldLock="1"/>
      </w:r>
      <w:r w:rsidR="005E6BBF" w:rsidRPr="005F1510">
        <w:rPr>
          <w:rFonts w:ascii="Times New Roman" w:hAnsi="Times New Roman" w:cs="Times New Roman"/>
          <w:lang w:val="en-US"/>
        </w:rPr>
        <w:instrText>ADDIN CSL_CITATION {"citationItems":[{"id":"ITEM-1","itemData":{"abstract":"Kehadiran revolusi industri 4.0 memang menghadirkan lini usaha baru, lapangan kerja baru, profesi baru yang tak terpikirkan sebelumnya. Namun pada saat yang sama ada pula lini usaha yang terancam, profesi dan lapangan kerja yang tergantikan oleh mesin kecerdasan buatan dan robot. Revolusi digital dan era disrupsi teknologi adalah istilah lain dari industri 4.0. Disebut revolusi digital karena terjadinya proliferasi komputer dan otomatisasi pencatatan di semua bidang. Industri 4.0 dikatakan era disrupsi teknologi karena otomatisasi dan konektivitas di sebuah bidang akan membuat pergerakan dunia industri dan persaingan kerja menjadi tidak linear. Salah satu karakteristik unik dari industri 4.0 adalah pengaplikasian kecerdasan buatan atau artificial intelligence (Tjandrawinata, 2016). Salah satu bentuk pengaplikasian tersebut adalah penggunaan robot untuk menggantikan tenaga manusia sehingga lebih murah, efektif, dan efisien. Industri 4.0 sebagai fase revolusi teknologi mengubah cara beraktifitas manusia dalam skala, ruang lingkup, kompleksitas, dan transformasi dari pengalaman hidup sebelumnya. Manusia bahkan akan hidup dalam ketidakpastian (uncertainty) global, oleh karena itu manusia harus memiliki kemampuan untuk memprediksi masa depan yang berubah sangat cepat. Tiap negara harus merespon perubahan tersebut secara terintegrasi dan komprehensif. Respon tersebut dengan melibatkan seluruh pemangku kepentingan politik global, mulai dari sektor publik, swasta, akademisi, hingga masyarakat sipil sehingga tantangan industri 4.0 dapat dikelola menjadi peluang. Kata","author":[{"dropping-particle":"","family":"Ghufron","given":"M.A","non-dropping-particle":"","parse-names":false,"suffix":""}],"container-title":"Seminar Nasional dan Diskusi Panel Multidisiplin Hasil Penelitian dan Pengabdian Kepada Masyarakat 2018","id":"ITEM-1","issue":"1","issued":{"date-parts":[["2018"]]},"page":"332-337","title":"Revolusi Industri 4.0: Tantangan, Peluang, Dan Solusi Bagi Dunia Pendidikan","type":"article-journal","volume":"1"},"uris":["http://www.mendeley.com/documents/?uuid=c8cc3fda-d0a6-4203-9a5d-0cdb98f1c162"]}],"mendeley":{"formattedCitation":"(Ghufron, 2018)","plainTextFormattedCitation":"(Ghufron, 2018)","previouslyFormattedCitation":"(Ghufron, 2018)"},"properties":{"noteIndex":0},"schema":"https://github.com/citation-style-language/schema/raw/master/csl-citation.json"}</w:instrText>
      </w:r>
      <w:r w:rsidR="004E105B" w:rsidRPr="005F1510">
        <w:rPr>
          <w:rFonts w:ascii="Times New Roman" w:hAnsi="Times New Roman" w:cs="Times New Roman"/>
          <w:lang w:val="en-US"/>
        </w:rPr>
        <w:fldChar w:fldCharType="separate"/>
      </w:r>
      <w:r w:rsidR="005E6BBF" w:rsidRPr="005F1510">
        <w:rPr>
          <w:rFonts w:ascii="Times New Roman" w:hAnsi="Times New Roman" w:cs="Times New Roman"/>
          <w:noProof/>
          <w:lang w:val="en-US"/>
        </w:rPr>
        <w:t>(Ghufron, 2018)</w:t>
      </w:r>
      <w:r w:rsidR="004E105B" w:rsidRPr="005F1510">
        <w:rPr>
          <w:rFonts w:ascii="Times New Roman" w:hAnsi="Times New Roman" w:cs="Times New Roman"/>
          <w:lang w:val="en-US"/>
        </w:rPr>
        <w:fldChar w:fldCharType="end"/>
      </w:r>
      <w:r w:rsidR="005E6BBF" w:rsidRPr="005F1510">
        <w:rPr>
          <w:rFonts w:ascii="Times New Roman" w:hAnsi="Times New Roman" w:cs="Times New Roman"/>
          <w:lang w:val="en-US"/>
        </w:rPr>
        <w:t xml:space="preserve">. </w:t>
      </w:r>
      <w:r w:rsidRPr="005F1510">
        <w:rPr>
          <w:rFonts w:ascii="Times New Roman" w:hAnsi="Times New Roman" w:cs="Times New Roman"/>
        </w:rPr>
        <w:t xml:space="preserve">Pendidikan ialah proses belajar yang diterima oleh setiap peserta didik, dengan tujuan agar mereka mengerti, dan mampu berpikir lebih kritis, begitulah menurut kamus besar bahasa Inggris. Dalam interaksi </w:t>
      </w:r>
      <w:r w:rsidR="00BE2BCD">
        <w:rPr>
          <w:rFonts w:ascii="Times New Roman" w:hAnsi="Times New Roman" w:cs="Times New Roman"/>
          <w:lang w:val="en-US"/>
        </w:rPr>
        <w:t>sosial</w:t>
      </w:r>
      <w:r w:rsidRPr="005F1510">
        <w:rPr>
          <w:rFonts w:ascii="Times New Roman" w:hAnsi="Times New Roman" w:cs="Times New Roman"/>
        </w:rPr>
        <w:t xml:space="preserve"> dan lingkungan masyarakat, pendidikan dapat diartikan sebagai pedoman bagi kemajuan manusia dari lahir hingga dewasa secara jasmani maupun rohani. Pendidikan adalah proses tanpa akhir yang tidak pernah berakhir</w:t>
      </w:r>
      <w:r w:rsidRPr="005F1510">
        <w:rPr>
          <w:rFonts w:ascii="Times New Roman" w:hAnsi="Times New Roman" w:cs="Times New Roman"/>
          <w:lang w:val="en-US"/>
        </w:rPr>
        <w:t xml:space="preserve"> </w:t>
      </w:r>
      <w:r w:rsidR="004E105B" w:rsidRPr="005F1510">
        <w:rPr>
          <w:rFonts w:ascii="Times New Roman" w:hAnsi="Times New Roman" w:cs="Times New Roman"/>
        </w:rPr>
        <w:fldChar w:fldCharType="begin" w:fldLock="1"/>
      </w:r>
      <w:r w:rsidRPr="005F1510">
        <w:rPr>
          <w:rFonts w:ascii="Times New Roman" w:hAnsi="Times New Roman" w:cs="Times New Roman"/>
        </w:rPr>
        <w:instrText>ADDIN CSL_CITATION {"citationItems":[{"id":"ITEM-1","itemData":{"abstract":"Games as something that is considered fun can be used to load the contents of education that can help in delivering positive values in building human intelligence as a whole. Because the game can train the brain's ability to actively, stimulating the brain in making decisions, has greater challenges. On SDN Sooka I in the learning process is still konvensinal ie teachers teaching science AND IPS in presenting material to students with books and explain on the board. This causes the students to look bored and not focus on the material presented. In addition students were lazy to open and review the subjects at home. It is based on primary data obtained in the form of photo documentation, and results of the interview to the teachers teaching science AND social studies students. The purpose of this observation is helping students to want to go back to review teaching science and social studies at home so that when the subject matter is presented in school students already have a stock of prior knowledge of the results of learning at home by playing this educational game. The methodology used was the literature research, observation, interviews, analysis, design, and implementation. With Game Education Subjects science and social studies are to help students learn independently at home.","author":[{"dropping-particle":"","family":"Intan Sari","given":"Putri","non-dropping-particle":"","parse-names":false,"suffix":""},{"dropping-particle":"","family":"Eka Purnama","given":"Bambang","non-dropping-particle":"","parse-names":false,"suffix":""}],"container-title":"Journal Speed-Sentra Penelitian Engineering dan Edukasi","id":"ITEM-1","issue":"1","issued":{"date-parts":[["2015"]]},"page":"23-30","title":"Game Edukasi Mata Pelajaran Ilmu Pengetahuan Alam (IPA) Dan Ilmu Pengetahuan Sosial (IPS) Pada Sekolah Dasar Negeri Sooka I Punung Kabupaten Pacitan","type":"article-journal","volume":"7"},"uris":["http://www.mendeley.com/documents/?uuid=15a273ff-6b31-4bf6-bb08-c378e932ae3b"]}],"mendeley":{"formattedCitation":"(Intan Sari &amp; Eka Purnama, 2015)","plainTextFormattedCitation":"(Intan Sari &amp; Eka Purnama, 2015)","previouslyFormattedCitation":"(Intan Sari &amp; Eka Purnama, 2015)"},"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Intan Sari &amp; Eka Purnama, 2015)</w:t>
      </w:r>
      <w:r w:rsidR="004E105B" w:rsidRPr="005F1510">
        <w:rPr>
          <w:rFonts w:ascii="Times New Roman" w:hAnsi="Times New Roman" w:cs="Times New Roman"/>
        </w:rPr>
        <w:fldChar w:fldCharType="end"/>
      </w:r>
      <w:r w:rsidRPr="005F1510">
        <w:rPr>
          <w:rFonts w:ascii="Times New Roman" w:hAnsi="Times New Roman" w:cs="Times New Roman"/>
        </w:rPr>
        <w:t>.</w:t>
      </w:r>
      <w:r w:rsidRPr="005F1510">
        <w:rPr>
          <w:rFonts w:ascii="Times New Roman" w:hAnsi="Times New Roman" w:cs="Times New Roman"/>
          <w:lang w:val="en-US"/>
        </w:rPr>
        <w:t xml:space="preserve"> Pendidikan memiliki peran sebagai upaya peningkatan sumber daya manusia. Pendidikan bermanfaat dalam memfasilitasi manusia dalam mengembangkan kemampuannya guna menghadapi era globalisasi. Terda</w:t>
      </w:r>
      <w:r w:rsidR="00BE2BCD">
        <w:rPr>
          <w:rFonts w:ascii="Times New Roman" w:hAnsi="Times New Roman" w:cs="Times New Roman"/>
          <w:lang w:val="en-US"/>
        </w:rPr>
        <w:t>p</w:t>
      </w:r>
      <w:r w:rsidRPr="005F1510">
        <w:rPr>
          <w:rFonts w:ascii="Times New Roman" w:hAnsi="Times New Roman" w:cs="Times New Roman"/>
          <w:lang w:val="en-US"/>
        </w:rPr>
        <w:t xml:space="preserve">at sejumlah hal yang berubah pada sektor pendidikan sebagai upaya dalam meningkatkan kualitas maupun kuantitas dunia pendidikan </w:t>
      </w:r>
      <w:r w:rsidR="004E105B" w:rsidRPr="005F1510">
        <w:rPr>
          <w:rFonts w:ascii="Times New Roman" w:hAnsi="Times New Roman" w:cs="Times New Roman"/>
          <w:lang w:val="en-US"/>
        </w:rPr>
        <w:fldChar w:fldCharType="begin" w:fldLock="1"/>
      </w:r>
      <w:r w:rsidR="005E6BBF" w:rsidRPr="005F1510">
        <w:rPr>
          <w:rFonts w:ascii="Times New Roman" w:hAnsi="Times New Roman" w:cs="Times New Roman"/>
          <w:lang w:val="en-US"/>
        </w:rPr>
        <w:instrText>ADDIN CSL_CITATION {"citationItems":[{"id":"ITEM-1","itemData":{"DOI":"10.33852/jurnalin.v1i2.32","ISSN":"2579-3756","abstract":"This paper presents the importance of educational innovation, as part of the effort to solve the peroblematic education in Indonesia. Education and society are two sides that have reciprocal relations, that is, what is going on in the world of education, is a true picture in the reality of complex community life. However, the reciprocal relationship formula is not always directly proportional. Communities developing in high escalation and progressiveness, while the world of education, are still busy with a variety of problems that are not easily broken down. Based on the explanation, innovation in the world of education is very urgent to be done by every human being who has concern for the development of education, as a form of improvement towards better education of Indonesia.","author":[{"dropping-particle":"","family":"Kadi","given":"Titi","non-dropping-particle":"","parse-names":false,"suffix":""},{"dropping-particle":"","family":"Awwaliyah","given":"Robiatul","non-dropping-particle":"","parse-names":false,"suffix":""}],"container-title":"Jurnal Islam Nusantara","id":"ITEM-1","issue":"2","issued":{"date-parts":[["2017"]]},"page":"144-155","title":"Inovasi Pendidikan : Upaya Penyelesaian Problematika Pendidikan Di Indonesia","type":"article-journal","volume":"1"},"uris":["http://www.mendeley.com/documents/?uuid=addd79a2-ff4e-4f81-aaf9-401181456275"]}],"mendeley":{"formattedCitation":"(Kadi &amp; Awwaliyah, 2017)","plainTextFormattedCitation":"(Kadi &amp; Awwaliyah, 2017)","previouslyFormattedCitation":"(Kadi &amp; Awwaliyah, 2017)"},"properties":{"noteIndex":0},"schema":"https://github.com/citation-style-language/schema/raw/master/csl-citation.json"}</w:instrText>
      </w:r>
      <w:r w:rsidR="004E105B" w:rsidRPr="005F1510">
        <w:rPr>
          <w:rFonts w:ascii="Times New Roman" w:hAnsi="Times New Roman" w:cs="Times New Roman"/>
          <w:lang w:val="en-US"/>
        </w:rPr>
        <w:fldChar w:fldCharType="separate"/>
      </w:r>
      <w:r w:rsidR="005E6BBF" w:rsidRPr="005F1510">
        <w:rPr>
          <w:rFonts w:ascii="Times New Roman" w:hAnsi="Times New Roman" w:cs="Times New Roman"/>
          <w:noProof/>
          <w:lang w:val="en-US"/>
        </w:rPr>
        <w:t>(Kadi &amp; Awwaliyah, 2017)</w:t>
      </w:r>
      <w:r w:rsidR="004E105B" w:rsidRPr="005F1510">
        <w:rPr>
          <w:rFonts w:ascii="Times New Roman" w:hAnsi="Times New Roman" w:cs="Times New Roman"/>
          <w:lang w:val="en-US"/>
        </w:rPr>
        <w:fldChar w:fldCharType="end"/>
      </w:r>
      <w:r w:rsidR="005E6BBF" w:rsidRPr="005F1510">
        <w:rPr>
          <w:rFonts w:ascii="Times New Roman" w:hAnsi="Times New Roman" w:cs="Times New Roman"/>
          <w:lang w:val="en-US"/>
        </w:rPr>
        <w:t xml:space="preserve">. </w:t>
      </w:r>
      <w:r w:rsidRPr="005F1510">
        <w:rPr>
          <w:rFonts w:ascii="Times New Roman" w:hAnsi="Times New Roman" w:cs="Times New Roman"/>
          <w:lang w:val="en-US"/>
        </w:rPr>
        <w:t>Peningkatan kualitas pendidikan perlu dilakukan dengan berbagai terobosan seperti pengembangan inovasi, pelengkapan sarana maupun prasarana, serta pengembangan kurikulum di suatu instansi pendidikan. Pendidik pada era globalisasi dituntut memfasilitasi pembelajaran yang menarik, ber</w:t>
      </w:r>
      <w:r w:rsidR="00BE2BCD">
        <w:rPr>
          <w:rFonts w:ascii="Times New Roman" w:hAnsi="Times New Roman" w:cs="Times New Roman"/>
          <w:lang w:val="en-US"/>
        </w:rPr>
        <w:t>manfaar</w:t>
      </w:r>
      <w:r w:rsidRPr="005F1510">
        <w:rPr>
          <w:rFonts w:ascii="Times New Roman" w:hAnsi="Times New Roman" w:cs="Times New Roman"/>
          <w:lang w:val="en-US"/>
        </w:rPr>
        <w:t>, serta bertujuan yang dapat memotivasi peserta didik, salah satunya pengembangan media pembelajaran guna meningkatkan kualitas pembelajaran dengan baik.</w:t>
      </w:r>
    </w:p>
    <w:p w14:paraId="1DDAF58D" w14:textId="77777777" w:rsidR="00046DDA" w:rsidRPr="005F1510" w:rsidRDefault="00046DDA" w:rsidP="00952AD6">
      <w:pPr>
        <w:pStyle w:val="BodyText"/>
        <w:tabs>
          <w:tab w:val="left" w:pos="426"/>
        </w:tabs>
        <w:spacing w:after="0" w:line="240" w:lineRule="auto"/>
        <w:ind w:firstLine="567"/>
        <w:jc w:val="both"/>
        <w:rPr>
          <w:rFonts w:ascii="Times New Roman" w:hAnsi="Times New Roman" w:cs="Times New Roman"/>
        </w:rPr>
      </w:pPr>
      <w:r w:rsidRPr="005F1510">
        <w:rPr>
          <w:rFonts w:ascii="Times New Roman" w:hAnsi="Times New Roman" w:cs="Times New Roman"/>
        </w:rPr>
        <w:t>Media pembelajaran adalah segala sesuatu yang dimanfaatkan guna menyampaikan muatan pembelajaran kepada siswa agar suatu proses pembelajaran dapat berlangsung dan tujuan pembelajaran dapat tercapai</w:t>
      </w:r>
      <w:r w:rsidRPr="005F1510">
        <w:rPr>
          <w:rFonts w:ascii="Times New Roman" w:hAnsi="Times New Roman" w:cs="Times New Roman"/>
          <w:lang w:val="en-US"/>
        </w:rPr>
        <w:t xml:space="preserve"> </w:t>
      </w:r>
      <w:r w:rsidR="004E105B" w:rsidRPr="005F1510">
        <w:rPr>
          <w:rFonts w:ascii="Times New Roman" w:hAnsi="Times New Roman" w:cs="Times New Roman"/>
        </w:rPr>
        <w:fldChar w:fldCharType="begin" w:fldLock="1"/>
      </w:r>
      <w:r w:rsidR="005E6BBF" w:rsidRPr="005F1510">
        <w:rPr>
          <w:rFonts w:ascii="Times New Roman" w:hAnsi="Times New Roman" w:cs="Times New Roman"/>
        </w:rPr>
        <w:instrText>ADDIN CSL_CITATION {"citationItems":[{"id":"ITEM-1","itemData":{"abstract":"The purpose of this development research is to determine the feasibility and practicality of developing e-puzzle media for natural appearance material in grade IV SDN Tambakasri 3. This research uses a product-oriented type of development research and aims to develop E-PUZZLE media for elementary school students. nature in class IV. The background of this writing is about the low use of media that attracts learning activities so that students can be more active. The population of this research is the fourth grade students of SDN Tambakasri 3, amounting to 39 students using the ADDIE development model. The instrument used is a questionnaire to determine the feasibility and practicality of the media being developed. By developing e-puzzle media, it is hoped that it can increase students' interest and motivation to learn for the better.","author":[{"dropping-particle":"","family":"Fadilah","given":"Syella Nara","non-dropping-particle":"","parse-names":false,"suffix":""},{"dropping-particle":"","family":"Ika","given":"Cicilia Rahayu Nita","non-dropping-particle":"","parse-names":false,"suffix":""},{"dropping-particle":"","family":"Yasa","given":"Arnelia Dwi","non-dropping-particle":"","parse-names":false,"suffix":""}],"container-title":"Seminar Nasional PGSD UNIKAMA","id":"ITEM-1","issued":{"date-parts":[["2020"]]},"page":"205-210","title":"Pengembangan Media E-Puzzle Kenampakan Alam Pada Siswa Kelas IV SDN Tambakasri 3","type":"article-journal","volume":"4"},"uris":["http://www.mendeley.com/documents/?uuid=f3388707-1434-4adc-b8e0-bf8ffa325a65"]}],"mendeley":{"formattedCitation":"(Fadilah et al., 2020)","plainTextFormattedCitation":"(Fadilah et al., 2020)","previouslyFormattedCitation":"(Fadilah et al., 2020)"},"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Fadilah et al., 2020)</w:t>
      </w:r>
      <w:r w:rsidR="004E105B" w:rsidRPr="005F1510">
        <w:rPr>
          <w:rFonts w:ascii="Times New Roman" w:hAnsi="Times New Roman" w:cs="Times New Roman"/>
        </w:rPr>
        <w:fldChar w:fldCharType="end"/>
      </w:r>
      <w:r w:rsidRPr="005F1510">
        <w:rPr>
          <w:rFonts w:ascii="Times New Roman" w:hAnsi="Times New Roman" w:cs="Times New Roman"/>
        </w:rPr>
        <w:t xml:space="preserve">. Media pembelajaran adalah aspek vital dalam tiap pembelajaran yang memerlukan perhatian guru, dan fungsinya dalam mencapai tujuan pembelajaran sangat penting </w:t>
      </w:r>
      <w:r w:rsidR="004E105B" w:rsidRPr="005F1510">
        <w:rPr>
          <w:rFonts w:ascii="Times New Roman" w:hAnsi="Times New Roman" w:cs="Times New Roman"/>
        </w:rPr>
        <w:fldChar w:fldCharType="begin" w:fldLock="1"/>
      </w:r>
      <w:r w:rsidRPr="005F1510">
        <w:rPr>
          <w:rFonts w:ascii="Times New Roman" w:hAnsi="Times New Roman" w:cs="Times New Roman"/>
        </w:rPr>
        <w:instrText>ADDIN CSL_CITATION {"citationItems":[{"id":"ITEM-1","itemData":{"author":[{"dropping-particle":"","family":"Apriliyani","given":"","non-dropping-particle":"","parse-names":false,"suffix":""},{"dropping-particle":"","family":"Sudjarwo","given":"","non-dropping-particle":"","parse-names":false,"suffix":""},{"dropping-particle":"","family":"Pargito","given":"","non-dropping-particle":"","parse-names":false,"suffix":""}],"container-title":"Jurnal Studi Sosial","id":"ITEM-1","issue":"2","issued":{"date-parts":[["2014"]]},"title":"Pengembangan Media Gambar Realita dalam Pembelajaran IPS di SD","type":"article-journal","volume":"2"},"uris":["http://www.mendeley.com/documents/?uuid=e0fcaad6-c2ad-4752-ab62-2c35fed7c2f5","http://www.mendeley.com/documents/?uuid=af1a9317-554b-4871-b435-c5389e8639eb"]}],"mendeley":{"formattedCitation":"(Apriliyani et al., 2014)","plainTextFormattedCitation":"(Apriliyani et al., 2014)","previouslyFormattedCitation":"(Apriliyani et al., 2014)"},"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Apriliyani et al., 2014)</w:t>
      </w:r>
      <w:r w:rsidR="004E105B" w:rsidRPr="005F1510">
        <w:rPr>
          <w:rFonts w:ascii="Times New Roman" w:hAnsi="Times New Roman" w:cs="Times New Roman"/>
        </w:rPr>
        <w:fldChar w:fldCharType="end"/>
      </w:r>
      <w:r w:rsidRPr="005F1510">
        <w:rPr>
          <w:rFonts w:ascii="Times New Roman" w:hAnsi="Times New Roman" w:cs="Times New Roman"/>
        </w:rPr>
        <w:t>.</w:t>
      </w:r>
    </w:p>
    <w:p w14:paraId="740AD565" w14:textId="77777777" w:rsidR="00046DDA" w:rsidRPr="005F1510" w:rsidRDefault="00046DDA" w:rsidP="00952AD6">
      <w:pPr>
        <w:pStyle w:val="BodyText"/>
        <w:tabs>
          <w:tab w:val="left" w:pos="426"/>
        </w:tabs>
        <w:spacing w:after="0" w:line="240" w:lineRule="auto"/>
        <w:ind w:firstLine="567"/>
        <w:jc w:val="both"/>
        <w:rPr>
          <w:rFonts w:ascii="Times New Roman" w:hAnsi="Times New Roman" w:cs="Times New Roman"/>
          <w:lang w:val="en-US"/>
        </w:rPr>
      </w:pPr>
      <w:r w:rsidRPr="005F1510">
        <w:rPr>
          <w:rFonts w:ascii="Times New Roman" w:hAnsi="Times New Roman" w:cs="Times New Roman"/>
        </w:rPr>
        <w:t xml:space="preserve">Pemanfaatan media pembelajaran semakin kompleks sejalan dengan kemajuan ilmu pengetahuan dan teknologi, yang menyebabkan para pelaksana pembelajaran semakin merasakan manfaatnya </w:t>
      </w:r>
      <w:r w:rsidR="004E105B" w:rsidRPr="005F1510">
        <w:rPr>
          <w:rFonts w:ascii="Times New Roman" w:hAnsi="Times New Roman" w:cs="Times New Roman"/>
        </w:rPr>
        <w:fldChar w:fldCharType="begin" w:fldLock="1"/>
      </w:r>
      <w:r w:rsidRPr="005F1510">
        <w:rPr>
          <w:rFonts w:ascii="Times New Roman" w:hAnsi="Times New Roman" w:cs="Times New Roman"/>
        </w:rPr>
        <w:instrText>ADDIN CSL_CITATION {"citationItems":[{"id":"ITEM-1","itemData":{"ISBN":"978-979-3377-50-6","author":[{"dropping-particle":"","family":"Ramli","given":"Muhammad","non-dropping-particle":"","parse-names":false,"suffix":""}],"id":"ITEM-1","issued":{"date-parts":[["2012"]]},"publisher":"IAIN Antasari Press","publisher-place":"Kalimantan Selatan","title":"Media dan Teknologi Pembelajaran","type":"book"},"uris":["http://www.mendeley.com/documents/?uuid=741a4e4d-bdf1-449f-8dd2-80336654dbd4","http://www.mendeley.com/documents/?uuid=65f20e80-f5a9-41eb-bdc1-2343d49b97dd"]}],"mendeley":{"formattedCitation":"(Ramli, 2012)","plainTextFormattedCitation":"(Ramli, 2012)","previouslyFormattedCitation":"(Ramli, 2012)"},"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Ramli, 2012)</w:t>
      </w:r>
      <w:r w:rsidR="004E105B" w:rsidRPr="005F1510">
        <w:rPr>
          <w:rFonts w:ascii="Times New Roman" w:hAnsi="Times New Roman" w:cs="Times New Roman"/>
        </w:rPr>
        <w:fldChar w:fldCharType="end"/>
      </w:r>
      <w:r w:rsidRPr="005F1510">
        <w:rPr>
          <w:rFonts w:ascii="Times New Roman" w:hAnsi="Times New Roman" w:cs="Times New Roman"/>
        </w:rPr>
        <w:t>. Baik guru dan peserta didik dapat memperoleh manfaat dari penggunaan materi pembelajaran yang tepat dalam pembelajaran di kelas. Selanjutnya karena guru memegang peranan yang begitu penting dalam pembelajaran, maka guru harus mampu menciptakan media yang kreatif serta inovatif serta memanfaatkan media pembelajaran yang ada di sekolah. Guru juga dapat membuat media pembelajaran yang saat ini belum ada di sekolah</w:t>
      </w:r>
      <w:r w:rsidR="005E6BBF" w:rsidRPr="005F1510">
        <w:rPr>
          <w:rFonts w:ascii="Times New Roman" w:hAnsi="Times New Roman" w:cs="Times New Roman"/>
          <w:lang w:val="en-US"/>
        </w:rPr>
        <w:t xml:space="preserve">. Media pembelajaran yang jarang dibuat dan dimanfaatkan salah satunya </w:t>
      </w:r>
      <w:r w:rsidR="00B348CD" w:rsidRPr="00B348CD">
        <w:rPr>
          <w:rFonts w:ascii="Times New Roman" w:hAnsi="Times New Roman" w:cs="Times New Roman"/>
          <w:i/>
          <w:iCs/>
          <w:lang w:val="en-US"/>
        </w:rPr>
        <w:t>game</w:t>
      </w:r>
      <w:r w:rsidR="005E6BBF" w:rsidRPr="005F1510">
        <w:rPr>
          <w:rFonts w:ascii="Times New Roman" w:hAnsi="Times New Roman" w:cs="Times New Roman"/>
          <w:lang w:val="en-US"/>
        </w:rPr>
        <w:t>.</w:t>
      </w:r>
    </w:p>
    <w:p w14:paraId="5EA98637" w14:textId="77777777" w:rsidR="00046DDA" w:rsidRPr="005F1510" w:rsidRDefault="00046DDA" w:rsidP="00952AD6">
      <w:pPr>
        <w:pStyle w:val="BodyText"/>
        <w:tabs>
          <w:tab w:val="left" w:pos="426"/>
        </w:tabs>
        <w:spacing w:after="0" w:line="240" w:lineRule="auto"/>
        <w:ind w:firstLine="567"/>
        <w:jc w:val="both"/>
        <w:rPr>
          <w:rFonts w:ascii="Times New Roman" w:hAnsi="Times New Roman" w:cs="Times New Roman"/>
        </w:rPr>
      </w:pPr>
      <w:r w:rsidRPr="005F1510">
        <w:rPr>
          <w:rFonts w:ascii="Times New Roman" w:hAnsi="Times New Roman" w:cs="Times New Roman"/>
        </w:rPr>
        <w:t xml:space="preserve">Kata </w:t>
      </w:r>
      <w:r w:rsidRPr="005F1510">
        <w:rPr>
          <w:rFonts w:ascii="Times New Roman" w:hAnsi="Times New Roman" w:cs="Times New Roman"/>
          <w:i/>
          <w:iCs/>
        </w:rPr>
        <w:t>game</w:t>
      </w:r>
      <w:r w:rsidRPr="005F1510">
        <w:rPr>
          <w:rFonts w:ascii="Times New Roman" w:hAnsi="Times New Roman" w:cs="Times New Roman"/>
        </w:rPr>
        <w:t xml:space="preserve"> berakar pada bahasa Inggris dan berarti "permainan" atau "pertandingan". Bisa juga merujuk pada kegiatan terencana yang biasanya dilakukan untuk hiburan. Permainan atau game menurut Anggra </w:t>
      </w:r>
      <w:r w:rsidR="004E105B">
        <w:rPr>
          <w:rFonts w:ascii="Times New Roman" w:hAnsi="Times New Roman" w:cs="Times New Roman"/>
        </w:rPr>
        <w:fldChar w:fldCharType="begin" w:fldLock="1"/>
      </w:r>
      <w:r w:rsidR="00F00148">
        <w:rPr>
          <w:rFonts w:ascii="Times New Roman" w:hAnsi="Times New Roman" w:cs="Times New Roman"/>
        </w:rPr>
        <w:instrText>ADDIN CSL_CITATION {"citationItems":[{"id":"ITEM-1","itemData":{"abstract":"Games as something that is considered fun can be used to load the contents of education that can help in delivering positive values in building human intelligence as a whole. Because the game can train the brain's ability to actively, stimulating the brain in making decisions, has greater challenges. On SDN Sooka I in the learning process is still konvensinal ie teachers teaching science AND IPS in presenting material to students with books and explain on the board. This causes the students to look bored and not focus on the material presented. In addition students were lazy to open and review the subjects at home. It is based on primary data obtained in the form of photo documentation, and results of the interview to the teachers teaching science AND social studies students. The purpose of this observation is helping students to want to go back to review teaching science and social studies at home so that when the subject matter is presented in school students already have a stock of prior knowledge of the results of learning at home by playing this educational game. The methodology used was the literature research, observation, interviews, analysis, design, and implementation. With Game Education Subjects science and social studies are to help students learn independently at home.","author":[{"dropping-particle":"","family":"Intan Sari","given":"Putri","non-dropping-particle":"","parse-names":false,"suffix":""},{"dropping-particle":"","family":"Eka Purnama","given":"Bambang","non-dropping-particle":"","parse-names":false,"suffix":""}],"container-title":"Journal Speed-Sentra Penelitian Engineering dan Edukasi","id":"ITEM-1","issue":"1","issued":{"date-parts":[["2015"]]},"page":"23-30","title":"Game Edukasi Mata Pelajaran Ilmu Pengetahuan Alam (IPA) Dan Ilmu Pengetahuan Sosial (IPS) Pada Sekolah Dasar Negeri Sooka I Punung Kabupaten Pacitan","type":"article-journal","volume":"7"},"uris":["http://www.mendeley.com/documents/?uuid=15a273ff-6b31-4bf6-bb08-c378e932ae3b"]}],"mendeley":{"formattedCitation":"(Intan Sari &amp; Eka Purnama, 2015)","plainTextFormattedCitation":"(Intan Sari &amp; Eka Purnama, 2015)"},"properties":{"noteIndex":0},"schema":"https://github.com/citation-style-language/schema/raw/master/csl-citation.json"}</w:instrText>
      </w:r>
      <w:r w:rsidR="004E105B">
        <w:rPr>
          <w:rFonts w:ascii="Times New Roman" w:hAnsi="Times New Roman" w:cs="Times New Roman"/>
        </w:rPr>
        <w:fldChar w:fldCharType="separate"/>
      </w:r>
      <w:r w:rsidR="00F00148" w:rsidRPr="00F00148">
        <w:rPr>
          <w:rFonts w:ascii="Times New Roman" w:hAnsi="Times New Roman" w:cs="Times New Roman"/>
          <w:noProof/>
        </w:rPr>
        <w:t>(Intan Sari &amp; Eka Purnama, 2015)</w:t>
      </w:r>
      <w:r w:rsidR="004E105B">
        <w:rPr>
          <w:rFonts w:ascii="Times New Roman" w:hAnsi="Times New Roman" w:cs="Times New Roman"/>
        </w:rPr>
        <w:fldChar w:fldCharType="end"/>
      </w:r>
      <w:r w:rsidRPr="005F1510">
        <w:rPr>
          <w:rFonts w:ascii="Times New Roman" w:hAnsi="Times New Roman" w:cs="Times New Roman"/>
        </w:rPr>
        <w:t>, adalah sesuatu yang boleh dimainkan dengan peraturan yang dapat ditentukan menang dan kalah, biasanya dalam konteks yang tidak serius.</w:t>
      </w:r>
    </w:p>
    <w:p w14:paraId="288ED601" w14:textId="77777777" w:rsidR="001C1FEA" w:rsidRPr="005F1510" w:rsidRDefault="00046DDA" w:rsidP="00952AD6">
      <w:pPr>
        <w:pStyle w:val="BodyText"/>
        <w:tabs>
          <w:tab w:val="left" w:pos="426"/>
        </w:tabs>
        <w:spacing w:after="0" w:line="240" w:lineRule="auto"/>
        <w:ind w:firstLine="567"/>
        <w:jc w:val="both"/>
        <w:rPr>
          <w:rFonts w:ascii="Times New Roman" w:hAnsi="Times New Roman" w:cs="Times New Roman"/>
        </w:rPr>
      </w:pPr>
      <w:r w:rsidRPr="005F1510">
        <w:rPr>
          <w:rFonts w:ascii="Times New Roman" w:hAnsi="Times New Roman" w:cs="Times New Roman"/>
        </w:rPr>
        <w:t>Pada hak</w:t>
      </w:r>
      <w:r w:rsidR="004C6DF5">
        <w:rPr>
          <w:rFonts w:ascii="Times New Roman" w:hAnsi="Times New Roman" w:cs="Times New Roman"/>
          <w:lang w:val="en-US"/>
        </w:rPr>
        <w:t>i</w:t>
      </w:r>
      <w:r w:rsidRPr="005F1510">
        <w:rPr>
          <w:rFonts w:ascii="Times New Roman" w:hAnsi="Times New Roman" w:cs="Times New Roman"/>
        </w:rPr>
        <w:t xml:space="preserve">katnya pendidikan IPS bertujuan mendidik dan membekali peserta didik dengan keterampilan dasar yang diperlukan untuk pengembangan minat, bakat, kemampuan, serta lingkungannya, maupun memberikan kesempatan kepada peserta didik untuk meneruskan pada jenjang berikutnya dalam pendidikan </w:t>
      </w:r>
      <w:r w:rsidR="004E105B" w:rsidRPr="005F1510">
        <w:rPr>
          <w:rFonts w:ascii="Times New Roman" w:hAnsi="Times New Roman" w:cs="Times New Roman"/>
        </w:rPr>
        <w:fldChar w:fldCharType="begin" w:fldLock="1"/>
      </w:r>
      <w:r w:rsidRPr="005F1510">
        <w:rPr>
          <w:rFonts w:ascii="Times New Roman" w:hAnsi="Times New Roman" w:cs="Times New Roman"/>
        </w:rPr>
        <w:instrText>ADDIN CSL_CITATION {"citationItems":[{"id":"ITEM-1","itemData":{"ISBN":"978-602-6435-47-7","author":[{"dropping-particle":"","family":"Permana","given":"Septian Aji","non-dropping-particle":"","parse-names":false,"suffix":""}],"id":"ITEM-1","issued":{"date-parts":[["2017"]]},"publisher":"media akademi","publisher-place":"Yogyakarta","title":"Strategi Pembelajaran IPS Kontemporer","type":"book"},"uris":["http://www.mendeley.com/documents/?uuid=9262992b-50e1-4899-8db7-16c93d11c31e","http://www.mendeley.com/documents/?uuid=5311f710-240c-49d7-8411-feae11b96aea"]}],"mendeley":{"formattedCitation":"(Permana, 2017)","plainTextFormattedCitation":"(Permana, 2017)","previouslyFormattedCitation":"(Permana, 2017)"},"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Permana, 2017)</w:t>
      </w:r>
      <w:r w:rsidR="004E105B" w:rsidRPr="005F1510">
        <w:rPr>
          <w:rFonts w:ascii="Times New Roman" w:hAnsi="Times New Roman" w:cs="Times New Roman"/>
        </w:rPr>
        <w:fldChar w:fldCharType="end"/>
      </w:r>
      <w:r w:rsidRPr="005F1510">
        <w:rPr>
          <w:rFonts w:ascii="Times New Roman" w:hAnsi="Times New Roman" w:cs="Times New Roman"/>
        </w:rPr>
        <w:t xml:space="preserve">. Tujuan pembelajaran IPS menurut </w:t>
      </w:r>
      <w:r w:rsidR="004E105B" w:rsidRPr="005F1510">
        <w:rPr>
          <w:rFonts w:ascii="Times New Roman" w:hAnsi="Times New Roman" w:cs="Times New Roman"/>
        </w:rPr>
        <w:fldChar w:fldCharType="begin" w:fldLock="1"/>
      </w:r>
      <w:r w:rsidRPr="005F1510">
        <w:rPr>
          <w:rFonts w:ascii="Times New Roman" w:hAnsi="Times New Roman" w:cs="Times New Roman"/>
        </w:rPr>
        <w:instrText>ADDIN CSL_CITATION {"citationItems":[{"id":"ITEM-1","itemData":{"author":[{"dropping-particle":"","family":"Magdelana","given":"Ina","non-dropping-particle":"","parse-names":false,"suffix":""},{"dropping-particle":"","family":"Putri","given":"Indah Lestari","non-dropping-particle":"","parse-names":false,"suffix":""},{"dropping-particle":"","family":"Isnaini","given":"Nugrahanti","non-dropping-particle":"","parse-names":false,"suffix":""}],"container-title":"Nusantara","id":"ITEM-1","issue":"2","issued":{"date-parts":[["2021"]]},"page":"190-198","title":"Analisis Penggunaan Media Pembelajaran untuk Meningkatkan Hasil Pembelajaran Kenampakan Alam (IPS) pada Siswa Kelas IV MI Al Gaotsiyah Kali Deres","type":"article-journal","volume":"3"},"uris":["http://www.mendeley.com/documents/?uuid=c68e968f-529f-4135-a1f7-1ea0dc2a122c","http://www.mendeley.com/documents/?uuid=8ac8edcf-4822-4769-9629-5c6f1af9fc06"]}],"mendeley":{"formattedCitation":"(Magdelana et al., 2021)","plainTextFormattedCitation":"(Magdelana et al., 2021)","previouslyFormattedCitation":"(Magdelana et al., 2021)"},"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Magdelana et al., 2021)</w:t>
      </w:r>
      <w:r w:rsidR="004E105B" w:rsidRPr="005F1510">
        <w:rPr>
          <w:rFonts w:ascii="Times New Roman" w:hAnsi="Times New Roman" w:cs="Times New Roman"/>
        </w:rPr>
        <w:fldChar w:fldCharType="end"/>
      </w:r>
      <w:r w:rsidRPr="005F1510">
        <w:rPr>
          <w:rFonts w:ascii="Times New Roman" w:hAnsi="Times New Roman" w:cs="Times New Roman"/>
        </w:rPr>
        <w:t>, ialah sebagai pengembangan peserta didik pada potensinya guna peka pada masalah individu dan masalah sosial yang ada pada masyarakat, mempunyai mental yang positif pada seluruh ketimpangan yang ada, serta terampil dalam menyelesaikan tiap masalah dalam kehidupan</w:t>
      </w:r>
    </w:p>
    <w:p w14:paraId="0AB4BF08" w14:textId="77777777" w:rsidR="00B87266" w:rsidRPr="005F1510" w:rsidRDefault="00B87266" w:rsidP="00952AD6">
      <w:pPr>
        <w:pStyle w:val="BodyText"/>
        <w:tabs>
          <w:tab w:val="left" w:pos="426"/>
        </w:tabs>
        <w:spacing w:after="0" w:line="240" w:lineRule="auto"/>
        <w:ind w:firstLine="567"/>
        <w:jc w:val="both"/>
        <w:rPr>
          <w:rFonts w:ascii="Times New Roman" w:hAnsi="Times New Roman" w:cs="Times New Roman"/>
          <w:lang w:val="en-US"/>
        </w:rPr>
      </w:pPr>
      <w:r w:rsidRPr="005F1510">
        <w:rPr>
          <w:rFonts w:ascii="Times New Roman" w:hAnsi="Times New Roman" w:cs="Times New Roman"/>
          <w:lang w:val="en-US"/>
        </w:rPr>
        <w:t xml:space="preserve">Penelitian </w:t>
      </w:r>
      <w:r w:rsidR="004E105B" w:rsidRPr="005F1510">
        <w:rPr>
          <w:rFonts w:ascii="Times New Roman" w:hAnsi="Times New Roman" w:cs="Times New Roman"/>
          <w:lang w:val="en-US"/>
        </w:rPr>
        <w:fldChar w:fldCharType="begin" w:fldLock="1"/>
      </w:r>
      <w:r w:rsidR="008B1FDE" w:rsidRPr="005F1510">
        <w:rPr>
          <w:rFonts w:ascii="Times New Roman" w:hAnsi="Times New Roman" w:cs="Times New Roman"/>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dawiyah, A.","given":"R","non-dropping-particle":"","parse-names":false,"suffix":""},{"dropping-particle":"","family":"Kowiyah","given":"K","non-dropping-particle":"","parse-names":false,"suffix":""}],"container-title":"Jurnal basicedu","id":"ITEM-1","issue":"4","issued":{"date-parts":[["2021"]]},"page":"2370-2376","title":"Pengembangan Media Kartu Domino pada Pembelajaran Matematika Operasi Perkalian Siswa Sekolah Dasar","type":"article-journal","volume":"5"},"uris":["http://www.mendeley.com/documents/?uuid=d0e67f1c-32cb-4b4b-95e9-0820e40ec84b"]}],"mendeley":{"formattedCitation":"(Adawiyah, A. &amp; Kowiyah, 2021)","plainTextFormattedCitation":"(Adawiyah, A. &amp; Kowiyah, 2021)","previouslyFormattedCitation":"(Adawiyah, A. &amp; Kowiyah, 2021)"},"properties":{"noteIndex":0},"schema":"https://github.com/citation-style-language/schema/raw/master/csl-citation.json"}</w:instrText>
      </w:r>
      <w:r w:rsidR="004E105B" w:rsidRPr="005F1510">
        <w:rPr>
          <w:rFonts w:ascii="Times New Roman" w:hAnsi="Times New Roman" w:cs="Times New Roman"/>
          <w:lang w:val="en-US"/>
        </w:rPr>
        <w:fldChar w:fldCharType="separate"/>
      </w:r>
      <w:r w:rsidRPr="005F1510">
        <w:rPr>
          <w:rFonts w:ascii="Times New Roman" w:hAnsi="Times New Roman" w:cs="Times New Roman"/>
          <w:noProof/>
          <w:lang w:val="en-US"/>
        </w:rPr>
        <w:t>(Adawiyah, A. &amp; Kowiyah, 2021)</w:t>
      </w:r>
      <w:r w:rsidR="004E105B" w:rsidRPr="005F1510">
        <w:rPr>
          <w:rFonts w:ascii="Times New Roman" w:hAnsi="Times New Roman" w:cs="Times New Roman"/>
          <w:lang w:val="en-US"/>
        </w:rPr>
        <w:fldChar w:fldCharType="end"/>
      </w:r>
      <w:r w:rsidRPr="005F1510">
        <w:rPr>
          <w:rFonts w:ascii="Times New Roman" w:hAnsi="Times New Roman" w:cs="Times New Roman"/>
          <w:lang w:val="en-US"/>
        </w:rPr>
        <w:t xml:space="preserve"> yang berjudul Pengembangan Media Kartu Domino pada Pembelajaran Matematika Operasi Perkalian Siswa Sekolah Dasar hasilnya media yang diterapkan pada peserta didik dapat mendukung peserta didik dalam menguasai materi, serta media tersebut dikatakan layak serta praktis. Perbedaannya dengan penelitian ini ialah terletak pada penerapan medianya, penelitian yang dilakukan peneliti saat ini diterapkan pada mata pelajaran IPS. Adapun persamaannya ialah dari segi pengembangan medianya. Kebahuran pada penelitian ini yaki dengan penambahan QR code serta website yang berisi mengenai materi.</w:t>
      </w:r>
      <w:r w:rsidR="008B1FDE" w:rsidRPr="005F1510">
        <w:rPr>
          <w:rFonts w:ascii="Times New Roman" w:hAnsi="Times New Roman" w:cs="Times New Roman"/>
          <w:lang w:val="en-US"/>
        </w:rPr>
        <w:t xml:space="preserve"> Penelitian berikutnya yang dilakukan </w:t>
      </w:r>
      <w:r w:rsidR="004E105B" w:rsidRPr="005F1510">
        <w:rPr>
          <w:rFonts w:ascii="Times New Roman" w:hAnsi="Times New Roman" w:cs="Times New Roman"/>
          <w:lang w:val="en-US"/>
        </w:rPr>
        <w:fldChar w:fldCharType="begin" w:fldLock="1"/>
      </w:r>
      <w:r w:rsidR="00C62BF4" w:rsidRPr="005F1510">
        <w:rPr>
          <w:rFonts w:ascii="Times New Roman" w:hAnsi="Times New Roman" w:cs="Times New Roman"/>
          <w:lang w:val="en-US"/>
        </w:rPr>
        <w:instrText>ADDIN CSL_CITATION {"citationItems":[{"id":"ITEM-1","itemData":{"DOI":"10.31004/basicedu.v5i2.835","ISSN":"2580-3735","abstract":"Media pembelajaran adalah alat bantu guru untuk menyampaikan informasi dalam kegiatan pembelajaran. Namun saat ini masih banyak Sekolah Dasar yang melaksanakan kegiatan pembelajaran hanya menggunakan media dalam bentuk audio visual, alat peraga, dan benda-benda di sekitar saja sehingga membuat siswa mudah bosan saat mengikuti kegiatan pembelajaran. Dengan adanya teknologi dapat dijadikan media pembelajaran yang menarik berupa game edukasi berbasis android. Tujuan dari penelitian ini yaitu mengetahui tingkat validitas menurut pendapat ahli mengenai produk pengembangan Game Edukasi Berbasis Android Untuk Meningkatkan Hasil Belajar Pada Siswa Kelas IV. Jenis penelitian ini adalah pengembangan atau Research and Development (R&amp;D). Penelitian dilaksanakan dengan menggunakan model desain pengembangan ASSURE yaitu Analisis Siswa (Analisis Learner), Menetapkan Tujuan (State Objektive), Memilih metode, media dan Materials (Select Method, Media &amp; Materials), Memanfaatkan Media dan Bahan ajar (Utizile media &amp; Materials), Melibatkan siswa dalam kegiatan pembelajaran (Require Learner),dan Evaluasi dan revisi (Evaluasi &amp; Revise). Data hasil uji validasi ahli diperoleh sebagai berikut: (1) persentase yang diperoleh dari uji validasi ahli materi sebesar 73% dengan kriteria penilaian yang didapatkan adalah tinggi; (2) presentase yang diperoleh dari uji validasi ahli media sebesar 97% dengan kriteria penilaian yang didapatkan adalah sangat tinggi. Berdasarkan uji validasi dari ahli media dan ahli materi, dapat disimpulkan bahwa media pembelajaran berupa Game Edukasi Berbasis Android Untuk Meningkatkan Hasil Belajar Tema 7 Pada Siswa Kelas IV dapat dikatakan layak digunakan.","author":[{"dropping-particle":"","family":"Windawati","given":"Ririn","non-dropping-particle":"","parse-names":false,"suffix":""},{"dropping-particle":"","family":"Koeswanti","given":"Henny Dewi","non-dropping-particle":"","parse-names":false,"suffix":""}],"container-title":"Jurnal Basicedu","id":"ITEM-1","issue":"2","issued":{"date-parts":[["2021"]]},"page":"1027-1038","title":"Pengembangan Game Edukasi Berbasis Android untuk Meningkatkan hassil Belajar Siswa di Sekolah Dasar","type":"article-journal","volume":"5"},"uris":["http://www.mendeley.com/documents/?uuid=94cd73ff-2957-472a-a31b-1c50248fa8f6"]}],"mendeley":{"formattedCitation":"(Windawati &amp; Koeswanti, 2021)","plainTextFormattedCitation":"(Windawati &amp; Koeswanti, 2021)","previouslyFormattedCitation":"(Windawati &amp; Koeswanti, 2021)"},"properties":{"noteIndex":0},"schema":"https://github.com/citation-style-language/schema/raw/master/csl-citation.json"}</w:instrText>
      </w:r>
      <w:r w:rsidR="004E105B" w:rsidRPr="005F1510">
        <w:rPr>
          <w:rFonts w:ascii="Times New Roman" w:hAnsi="Times New Roman" w:cs="Times New Roman"/>
          <w:lang w:val="en-US"/>
        </w:rPr>
        <w:fldChar w:fldCharType="separate"/>
      </w:r>
      <w:r w:rsidR="008B1FDE" w:rsidRPr="005F1510">
        <w:rPr>
          <w:rFonts w:ascii="Times New Roman" w:hAnsi="Times New Roman" w:cs="Times New Roman"/>
          <w:noProof/>
          <w:lang w:val="en-US"/>
        </w:rPr>
        <w:t>(Windawati &amp; Koeswanti, 2021)</w:t>
      </w:r>
      <w:r w:rsidR="004E105B" w:rsidRPr="005F1510">
        <w:rPr>
          <w:rFonts w:ascii="Times New Roman" w:hAnsi="Times New Roman" w:cs="Times New Roman"/>
          <w:lang w:val="en-US"/>
        </w:rPr>
        <w:fldChar w:fldCharType="end"/>
      </w:r>
      <w:r w:rsidR="008B1FDE" w:rsidRPr="005F1510">
        <w:rPr>
          <w:rFonts w:ascii="Times New Roman" w:hAnsi="Times New Roman" w:cs="Times New Roman"/>
          <w:lang w:val="en-US"/>
        </w:rPr>
        <w:t xml:space="preserve"> hasilnya ialah media diktakan valid</w:t>
      </w:r>
      <w:r w:rsidR="001C1FEA" w:rsidRPr="005F1510">
        <w:rPr>
          <w:rFonts w:ascii="Times New Roman" w:hAnsi="Times New Roman" w:cs="Times New Roman"/>
          <w:lang w:val="en-US"/>
        </w:rPr>
        <w:t xml:space="preserve"> oleh ahli materi dan ahli media dengan mendapat kriteria sangat tingi. Adapun media tersebut dikatakan sangat layak digunakan. Perbedaan dengan penelitian saat ini ialah terletak pada </w:t>
      </w:r>
      <w:r w:rsidR="001C1FEA" w:rsidRPr="005F1510">
        <w:rPr>
          <w:rFonts w:ascii="Times New Roman" w:hAnsi="Times New Roman" w:cs="Times New Roman"/>
          <w:lang w:val="en-US"/>
        </w:rPr>
        <w:lastRenderedPageBreak/>
        <w:t>materi, pada penelitian terseebut materinya terletak pada materi tematik yang mencakup dua mata pelajaran sedangkan pada penelitian ini berfokus pada satu mata pelajaran, yakni mata pelajaran IPS. Adapun persamaannya ialah sama-sama berbasis android dan game. Kebahruan yang tercipta terletak pada media ini dapat digunakan sambil bermain ataup</w:t>
      </w:r>
      <w:r w:rsidR="00981C49" w:rsidRPr="005F1510">
        <w:rPr>
          <w:rFonts w:ascii="Times New Roman" w:hAnsi="Times New Roman" w:cs="Times New Roman"/>
          <w:lang w:val="en-US"/>
        </w:rPr>
        <w:t>un kebaharuan lain yakni penambahan fitur QR Code. Penelitian relevan lain yakni yang dilakukan oleh</w:t>
      </w:r>
      <w:r w:rsidR="00C62BF4" w:rsidRPr="005F1510">
        <w:rPr>
          <w:rFonts w:ascii="Times New Roman" w:hAnsi="Times New Roman" w:cs="Times New Roman"/>
          <w:lang w:val="en-US"/>
        </w:rPr>
        <w:t xml:space="preserve"> </w:t>
      </w:r>
      <w:r w:rsidR="004E105B" w:rsidRPr="005F1510">
        <w:rPr>
          <w:rFonts w:ascii="Times New Roman" w:hAnsi="Times New Roman" w:cs="Times New Roman"/>
          <w:lang w:val="en-US"/>
        </w:rPr>
        <w:fldChar w:fldCharType="begin" w:fldLock="1"/>
      </w:r>
      <w:r w:rsidR="002348AA">
        <w:rPr>
          <w:rFonts w:ascii="Times New Roman" w:hAnsi="Times New Roman" w:cs="Times New Roman"/>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Nugraha","given":"D","non-dropping-particle":"","parse-names":false,"suffix":""}],"container-title":"Jurnal basicedu","id":"ITEM-1","issue":"3","issued":{"date-parts":[["2022"]]},"page":"3649-3656","title":"Pengembangan Media Digital Berbasis Motion Graphic pada Pendalaman Materi IPS Sekolah Dasar","type":"article-journal","volume":"6"},"uris":["http://www.mendeley.com/documents/?uuid=573dcf09-67e3-40b2-9c49-1ec6ff0a8efb"]}],"mendeley":{"formattedCitation":"(Nugraha, 2022)","plainTextFormattedCitation":"(Nugraha, 2022)","previouslyFormattedCitation":"(Nugraha, 2022)"},"properties":{"noteIndex":0},"schema":"https://github.com/citation-style-language/schema/raw/master/csl-citation.json"}</w:instrText>
      </w:r>
      <w:r w:rsidR="004E105B" w:rsidRPr="005F1510">
        <w:rPr>
          <w:rFonts w:ascii="Times New Roman" w:hAnsi="Times New Roman" w:cs="Times New Roman"/>
          <w:lang w:val="en-US"/>
        </w:rPr>
        <w:fldChar w:fldCharType="separate"/>
      </w:r>
      <w:r w:rsidR="00C62BF4" w:rsidRPr="005F1510">
        <w:rPr>
          <w:rFonts w:ascii="Times New Roman" w:hAnsi="Times New Roman" w:cs="Times New Roman"/>
          <w:noProof/>
          <w:lang w:val="en-US"/>
        </w:rPr>
        <w:t>(Nugraha, 2022)</w:t>
      </w:r>
      <w:r w:rsidR="004E105B" w:rsidRPr="005F1510">
        <w:rPr>
          <w:rFonts w:ascii="Times New Roman" w:hAnsi="Times New Roman" w:cs="Times New Roman"/>
          <w:lang w:val="en-US"/>
        </w:rPr>
        <w:fldChar w:fldCharType="end"/>
      </w:r>
      <w:r w:rsidR="00981C49" w:rsidRPr="005F1510">
        <w:rPr>
          <w:rFonts w:ascii="Times New Roman" w:hAnsi="Times New Roman" w:cs="Times New Roman"/>
          <w:lang w:val="en-US"/>
        </w:rPr>
        <w:t xml:space="preserve"> yang berjudul Pengembangan Media Digital Berbasis Motion Graphic Pendalaman Materi IPS Sekolah Dasar. Hasilnya ialah media tersebut dikaakan layak maupun efektif dan dapat dijadikan alternatif media digital yang dipakai sebagai sumber belajar. </w:t>
      </w:r>
      <w:r w:rsidR="006C5353" w:rsidRPr="005F1510">
        <w:rPr>
          <w:rFonts w:ascii="Times New Roman" w:hAnsi="Times New Roman" w:cs="Times New Roman"/>
          <w:lang w:val="en-US"/>
        </w:rPr>
        <w:t xml:space="preserve">Adapun perssamaannya ialah materi dalam media tersebut sama-sama bermuatan IPS. Adapun perbedaannya ialah media pada penelitian sebelumnya ialah media digital berbasis </w:t>
      </w:r>
      <w:r w:rsidR="006C5353" w:rsidRPr="005F1510">
        <w:rPr>
          <w:rFonts w:ascii="Times New Roman" w:hAnsi="Times New Roman" w:cs="Times New Roman"/>
          <w:i/>
          <w:iCs/>
          <w:lang w:val="en-US"/>
        </w:rPr>
        <w:t xml:space="preserve">motion graphic. </w:t>
      </w:r>
      <w:r w:rsidR="006C5353" w:rsidRPr="005F1510">
        <w:rPr>
          <w:rFonts w:ascii="Times New Roman" w:hAnsi="Times New Roman" w:cs="Times New Roman"/>
          <w:lang w:val="en-US"/>
        </w:rPr>
        <w:t>Kebaharuan yang tercipta pada penelitian ini yakni dengan menambahkan fitur QR Code.</w:t>
      </w:r>
    </w:p>
    <w:p w14:paraId="53114124" w14:textId="77777777" w:rsidR="006C5353" w:rsidRPr="005F1510" w:rsidRDefault="006C5353" w:rsidP="00952AD6">
      <w:pPr>
        <w:pStyle w:val="BodyText"/>
        <w:tabs>
          <w:tab w:val="left" w:pos="426"/>
        </w:tabs>
        <w:spacing w:after="0" w:line="240" w:lineRule="auto"/>
        <w:ind w:firstLine="567"/>
        <w:jc w:val="both"/>
        <w:rPr>
          <w:rFonts w:ascii="Times New Roman" w:hAnsi="Times New Roman" w:cs="Times New Roman"/>
        </w:rPr>
      </w:pPr>
      <w:r w:rsidRPr="005F1510">
        <w:rPr>
          <w:rFonts w:ascii="Times New Roman" w:hAnsi="Times New Roman" w:cs="Times New Roman"/>
          <w:lang w:val="en-US"/>
        </w:rPr>
        <w:t>Berdasarkan hasil observasi dan wawancara yang dilakukan peneliti dengan guru kelas</w:t>
      </w:r>
      <w:r w:rsidR="00107279">
        <w:rPr>
          <w:rFonts w:ascii="Times New Roman" w:hAnsi="Times New Roman" w:cs="Times New Roman"/>
          <w:lang w:val="en-US"/>
        </w:rPr>
        <w:t xml:space="preserve"> 4</w:t>
      </w:r>
      <w:r w:rsidRPr="005F1510">
        <w:rPr>
          <w:rFonts w:ascii="Times New Roman" w:hAnsi="Times New Roman" w:cs="Times New Roman"/>
          <w:lang w:val="en-US"/>
        </w:rPr>
        <w:t xml:space="preserve"> di SD Negeri Bakulan Boyolali</w:t>
      </w:r>
      <w:r w:rsidR="00451F5F" w:rsidRPr="005F1510">
        <w:rPr>
          <w:rFonts w:ascii="Times New Roman" w:hAnsi="Times New Roman" w:cs="Times New Roman"/>
          <w:lang w:val="en-US"/>
        </w:rPr>
        <w:t>, informasi yang didapat ialah hasil belajaran pada materi IPS masih tergolong rendah karena sejumlah faktor, diantaranya sikap peserta didik yang pasif saat pembelajaran maupun kecenderungan peserta didik yang menyepelekan pembelajaran IPS. Adapun dari faktor guru yang belum mengimplementasikan media pembelajaran yang bervariasi. Khususnya guru belum memanfaatkan teknologi sebagai media pembelajaran dengan maksimal. Hal tersebut menjadi salah satu faktor yang menyebabkan peserta didik cenderung pasif dalam mengikuti pelaksanaan pembelajaran.</w:t>
      </w:r>
      <w:r w:rsidR="004C6DF5">
        <w:rPr>
          <w:rFonts w:ascii="Times New Roman" w:hAnsi="Times New Roman" w:cs="Times New Roman"/>
          <w:lang w:val="en-US"/>
        </w:rPr>
        <w:t xml:space="preserve"> Hal tersebut didukung oleh hasil penelitian </w:t>
      </w:r>
      <w:r w:rsidR="004E105B">
        <w:rPr>
          <w:rFonts w:ascii="Times New Roman" w:hAnsi="Times New Roman" w:cs="Times New Roman"/>
          <w:lang w:val="en-US"/>
        </w:rPr>
        <w:fldChar w:fldCharType="begin" w:fldLock="1"/>
      </w:r>
      <w:r w:rsidR="00547F4F">
        <w:rPr>
          <w:rFonts w:ascii="Times New Roman" w:hAnsi="Times New Roman" w:cs="Times New Roman"/>
          <w:lang w:val="en-US"/>
        </w:rPr>
        <w:instrText>ADDIN CSL_CITATION {"citationItems":[{"id":"ITEM-1","itemData":{"author":[{"dropping-particle":"","family":"Minsih","given":"","non-dropping-particle":"","parse-names":false,"suffix":""},{"dropping-particle":"","family":"Maya","given":"Dewi","non-dropping-particle":"","parse-names":false,"suffix":""}],"container-title":"Profesi Pendidikan Dasar","id":"ITEM-1","issue":"2","issued":{"date-parts":[["2014"]]},"page":"175-181","title":"Melalui Pendekatan Savi ( Somatis , Auditori , Visual , Intelektual ) Dan Media Audio Visual Pada Siswa Kelas V Sd Negeri Ngadirejo 01 Kartasura Kabupaten Sukoharjo","type":"article-journal","volume":"1"},"uris":["http://www.mendeley.com/documents/?uuid=8390d98f-7db9-4743-82ce-63a0573749dc"]}],"mendeley":{"formattedCitation":"(Minsih &amp; Maya, 2014)","plainTextFormattedCitation":"(Minsih &amp; Maya, 2014)","previouslyFormattedCitation":"(Minsih &amp; Maya, 2014)"},"properties":{"noteIndex":0},"schema":"https://github.com/citation-style-language/schema/raw/master/csl-citation.json"}</w:instrText>
      </w:r>
      <w:r w:rsidR="004E105B">
        <w:rPr>
          <w:rFonts w:ascii="Times New Roman" w:hAnsi="Times New Roman" w:cs="Times New Roman"/>
          <w:lang w:val="en-US"/>
        </w:rPr>
        <w:fldChar w:fldCharType="separate"/>
      </w:r>
      <w:r w:rsidR="00547F4F" w:rsidRPr="00547F4F">
        <w:rPr>
          <w:rFonts w:ascii="Times New Roman" w:hAnsi="Times New Roman" w:cs="Times New Roman"/>
          <w:noProof/>
          <w:lang w:val="en-US"/>
        </w:rPr>
        <w:t>(Minsih &amp; Maya, 2014)</w:t>
      </w:r>
      <w:r w:rsidR="004E105B">
        <w:rPr>
          <w:rFonts w:ascii="Times New Roman" w:hAnsi="Times New Roman" w:cs="Times New Roman"/>
          <w:lang w:val="en-US"/>
        </w:rPr>
        <w:fldChar w:fldCharType="end"/>
      </w:r>
      <w:r w:rsidR="004C6DF5">
        <w:rPr>
          <w:rFonts w:ascii="Times New Roman" w:hAnsi="Times New Roman" w:cs="Times New Roman"/>
          <w:lang w:val="en-US"/>
        </w:rPr>
        <w:t xml:space="preserve"> yang menyaahan permasalahan yang timbul dalam pembelajaran menyimak, yang cenderung dilakukan pada pembelajaran IPS diantaranya: pembelajaran cenderung monoton, pendekatan pembelajaran belum melibatkan keaktifan peserta didik, media pembelajaran kurang inofatif, dan peserta didik cenderung menjadi subjek pasif.</w:t>
      </w:r>
    </w:p>
    <w:p w14:paraId="57FCD480" w14:textId="77777777" w:rsidR="00451F5F" w:rsidRPr="005F1510" w:rsidRDefault="00451F5F" w:rsidP="00952AD6">
      <w:pPr>
        <w:pStyle w:val="BodyText"/>
        <w:tabs>
          <w:tab w:val="left" w:pos="426"/>
        </w:tabs>
        <w:spacing w:after="0" w:line="240" w:lineRule="auto"/>
        <w:ind w:firstLine="567"/>
        <w:jc w:val="both"/>
        <w:rPr>
          <w:rFonts w:ascii="Times New Roman" w:hAnsi="Times New Roman" w:cs="Times New Roman"/>
        </w:rPr>
      </w:pPr>
      <w:r w:rsidRPr="005F1510">
        <w:rPr>
          <w:rFonts w:ascii="Times New Roman" w:hAnsi="Times New Roman" w:cs="Times New Roman"/>
          <w:lang w:val="en-US"/>
        </w:rPr>
        <w:t>Dari latar belakang permasalahan serta penelitian yang terdahulu, p</w:t>
      </w:r>
      <w:r w:rsidR="00884D9C" w:rsidRPr="005F1510">
        <w:rPr>
          <w:rFonts w:ascii="Times New Roman" w:hAnsi="Times New Roman" w:cs="Times New Roman"/>
        </w:rPr>
        <w:t>eneliti</w:t>
      </w:r>
      <w:r w:rsidRPr="005F1510">
        <w:rPr>
          <w:rFonts w:ascii="Times New Roman" w:hAnsi="Times New Roman" w:cs="Times New Roman"/>
          <w:lang w:val="en-US"/>
        </w:rPr>
        <w:t xml:space="preserve"> memberi solusi yakni</w:t>
      </w:r>
      <w:r w:rsidR="00884D9C" w:rsidRPr="005F1510">
        <w:rPr>
          <w:rFonts w:ascii="Times New Roman" w:hAnsi="Times New Roman" w:cs="Times New Roman"/>
        </w:rPr>
        <w:t xml:space="preserve"> mengembangkan media pembelajaran sebuah kartu yaitu Kartu Pak Alam, nama tersebut diambil dari pokok materi kenampakan alam. Keunggulan dari media Kartu Pak Alam yaitu ada </w:t>
      </w:r>
      <w:r w:rsidR="00884D9C" w:rsidRPr="005F1510">
        <w:rPr>
          <w:rFonts w:ascii="Times New Roman" w:hAnsi="Times New Roman" w:cs="Times New Roman"/>
          <w:i/>
        </w:rPr>
        <w:t>Barcode</w:t>
      </w:r>
      <w:r w:rsidR="00884D9C" w:rsidRPr="005F1510">
        <w:rPr>
          <w:rFonts w:ascii="Times New Roman" w:hAnsi="Times New Roman" w:cs="Times New Roman"/>
        </w:rPr>
        <w:t xml:space="preserve"> yang berisi </w:t>
      </w:r>
      <w:r w:rsidR="000550C5" w:rsidRPr="000550C5">
        <w:rPr>
          <w:rFonts w:ascii="Times New Roman" w:hAnsi="Times New Roman" w:cs="Times New Roman"/>
          <w:i/>
        </w:rPr>
        <w:t>web text</w:t>
      </w:r>
      <w:r w:rsidR="00884D9C" w:rsidRPr="005F1510">
        <w:rPr>
          <w:rFonts w:ascii="Times New Roman" w:hAnsi="Times New Roman" w:cs="Times New Roman"/>
        </w:rPr>
        <w:t xml:space="preserve">. Kartu tersebut berjumlah 40, ada 10 tema besar pada materi kenampakan alam yaitu gunung, pegunungan, sungai, danau, pantai, dataran rendah, dataran tinggi, samudera, laut, dan selat. Setiap tema besar tersebut terdapat 4 kartu, misalnya tema besarnya adalah gunung maka 4 kartu tersebut berisi contoh 4 gunung di Indonesia yakni, gunung </w:t>
      </w:r>
      <w:r w:rsidR="0090627A">
        <w:rPr>
          <w:rFonts w:ascii="Times New Roman" w:hAnsi="Times New Roman" w:cs="Times New Roman"/>
          <w:lang w:val="en-US"/>
        </w:rPr>
        <w:t>Bromo</w:t>
      </w:r>
      <w:r w:rsidR="00884D9C" w:rsidRPr="005F1510">
        <w:rPr>
          <w:rFonts w:ascii="Times New Roman" w:hAnsi="Times New Roman" w:cs="Times New Roman"/>
        </w:rPr>
        <w:t>, gunung</w:t>
      </w:r>
      <w:r w:rsidR="0090627A">
        <w:rPr>
          <w:rFonts w:ascii="Times New Roman" w:hAnsi="Times New Roman" w:cs="Times New Roman"/>
          <w:lang w:val="en-US"/>
        </w:rPr>
        <w:t xml:space="preserve"> Merapi</w:t>
      </w:r>
      <w:r w:rsidR="00884D9C" w:rsidRPr="005F1510">
        <w:rPr>
          <w:rFonts w:ascii="Times New Roman" w:hAnsi="Times New Roman" w:cs="Times New Roman"/>
        </w:rPr>
        <w:t>, gunung</w:t>
      </w:r>
      <w:r w:rsidR="0090627A">
        <w:rPr>
          <w:rFonts w:ascii="Times New Roman" w:hAnsi="Times New Roman" w:cs="Times New Roman"/>
          <w:lang w:val="en-US"/>
        </w:rPr>
        <w:t xml:space="preserve"> Sindoro</w:t>
      </w:r>
      <w:r w:rsidR="00884D9C" w:rsidRPr="005F1510">
        <w:rPr>
          <w:rFonts w:ascii="Times New Roman" w:hAnsi="Times New Roman" w:cs="Times New Roman"/>
        </w:rPr>
        <w:t xml:space="preserve">, dan gunung </w:t>
      </w:r>
      <w:r w:rsidR="0090627A">
        <w:rPr>
          <w:rFonts w:ascii="Times New Roman" w:hAnsi="Times New Roman" w:cs="Times New Roman"/>
          <w:lang w:val="en-US"/>
        </w:rPr>
        <w:t>Merbabu</w:t>
      </w:r>
      <w:r w:rsidR="00884D9C" w:rsidRPr="005F1510">
        <w:rPr>
          <w:rFonts w:ascii="Times New Roman" w:hAnsi="Times New Roman" w:cs="Times New Roman"/>
        </w:rPr>
        <w:t xml:space="preserve">. </w:t>
      </w:r>
      <w:r w:rsidR="00884D9C" w:rsidRPr="005F1510">
        <w:rPr>
          <w:rFonts w:ascii="Times New Roman" w:hAnsi="Times New Roman" w:cs="Times New Roman"/>
          <w:i/>
        </w:rPr>
        <w:t>Barcode</w:t>
      </w:r>
      <w:r w:rsidR="00884D9C" w:rsidRPr="005F1510">
        <w:rPr>
          <w:rFonts w:ascii="Times New Roman" w:hAnsi="Times New Roman" w:cs="Times New Roman"/>
        </w:rPr>
        <w:t xml:space="preserve"> yang terdapat pada setiap kartu menjelaskan gambar yang ada pada kartu. Melihat adanya permasalahan pada wawancara tersebut, peneliti ingin mengembangkan media guna meningkatkan antusias belajar peserta didik serta memudahkannya saat mempelajari IPS kembali. Sehingga peneliti mengusulkan pengembangan kartu pak alam berbasis game edukatif IPS di Sekolah Dasar kelas 4.</w:t>
      </w:r>
    </w:p>
    <w:p w14:paraId="197104D9" w14:textId="77777777" w:rsidR="008A0B0E" w:rsidRPr="005F1510" w:rsidRDefault="000A6F24" w:rsidP="00116EE1">
      <w:pPr>
        <w:spacing w:after="0" w:line="240" w:lineRule="auto"/>
        <w:rPr>
          <w:rFonts w:ascii="Times New Roman" w:hAnsi="Times New Roman" w:cs="Times New Roman"/>
          <w:b/>
          <w:lang w:val="en-US"/>
        </w:rPr>
      </w:pPr>
      <w:r w:rsidRPr="005F1510">
        <w:rPr>
          <w:rFonts w:ascii="Times New Roman" w:hAnsi="Times New Roman" w:cs="Times New Roman"/>
          <w:b/>
          <w:lang w:val="en-US"/>
        </w:rPr>
        <w:t xml:space="preserve">METODE </w:t>
      </w:r>
    </w:p>
    <w:p w14:paraId="1FD3C436" w14:textId="77777777" w:rsidR="008A2E05" w:rsidRDefault="006A0829" w:rsidP="00952AD6">
      <w:pPr>
        <w:pStyle w:val="BodyText"/>
        <w:tabs>
          <w:tab w:val="left" w:pos="426"/>
        </w:tabs>
        <w:spacing w:after="0" w:line="240" w:lineRule="auto"/>
        <w:ind w:firstLine="567"/>
        <w:jc w:val="both"/>
        <w:rPr>
          <w:rFonts w:ascii="Times New Roman" w:hAnsi="Times New Roman" w:cs="Times New Roman"/>
          <w:lang w:val="en-US"/>
        </w:rPr>
      </w:pPr>
      <w:r w:rsidRPr="005F1510">
        <w:rPr>
          <w:rFonts w:ascii="Times New Roman" w:hAnsi="Times New Roman" w:cs="Times New Roman"/>
        </w:rPr>
        <w:t xml:space="preserve">Rancangan penelitan berupa bentuk penelitian pengembangan atau </w:t>
      </w:r>
      <w:r w:rsidRPr="005F1510">
        <w:rPr>
          <w:rFonts w:ascii="Times New Roman" w:hAnsi="Times New Roman" w:cs="Times New Roman"/>
          <w:i/>
        </w:rPr>
        <w:t>R&amp;D (Research and Development)</w:t>
      </w:r>
      <w:r w:rsidRPr="005F1510">
        <w:rPr>
          <w:rFonts w:ascii="Times New Roman" w:hAnsi="Times New Roman" w:cs="Times New Roman"/>
        </w:rPr>
        <w:t xml:space="preserve"> yang bertujuan pada hasil produk dalam bentuk media pembelajaran berupa</w:t>
      </w:r>
      <w:r w:rsidRPr="005F1510">
        <w:rPr>
          <w:rFonts w:ascii="Times New Roman" w:hAnsi="Times New Roman" w:cs="Times New Roman"/>
          <w:lang w:val="en-US"/>
        </w:rPr>
        <w:t xml:space="preserve"> </w:t>
      </w:r>
      <w:r w:rsidRPr="005F1510">
        <w:rPr>
          <w:rFonts w:ascii="Times New Roman" w:hAnsi="Times New Roman" w:cs="Times New Roman"/>
        </w:rPr>
        <w:t>bentuk kartu</w:t>
      </w:r>
      <w:r w:rsidRPr="005F1510">
        <w:rPr>
          <w:rFonts w:ascii="Times New Roman" w:hAnsi="Times New Roman" w:cs="Times New Roman"/>
          <w:lang w:val="en-US"/>
        </w:rPr>
        <w:t xml:space="preserve">. </w:t>
      </w:r>
      <w:r w:rsidRPr="005F1510">
        <w:rPr>
          <w:rFonts w:ascii="Times New Roman" w:hAnsi="Times New Roman" w:cs="Times New Roman"/>
        </w:rPr>
        <w:t xml:space="preserve">Proses penelitian dan pengembangan, kadang-kadang dikenal sebagai R&amp;D, adalah metode untuk menciptakan produk dan mengevaluasi kegunaannya </w:t>
      </w:r>
      <w:r w:rsidR="004E105B" w:rsidRPr="005F1510">
        <w:rPr>
          <w:rFonts w:ascii="Times New Roman" w:hAnsi="Times New Roman" w:cs="Times New Roman"/>
        </w:rPr>
        <w:fldChar w:fldCharType="begin" w:fldLock="1"/>
      </w:r>
      <w:r w:rsidR="002348AA">
        <w:rPr>
          <w:rFonts w:ascii="Times New Roman" w:hAnsi="Times New Roman" w:cs="Times New Roman"/>
        </w:rPr>
        <w:instrText>ADDIN CSL_CITATION {"citationItems":[{"id":"ITEM-1","itemData":{"author":[{"dropping-particle":"","family":"Sugiyono","given":"","non-dropping-particle":"","parse-names":false,"suffix":""}],"id":"ITEM-1","issued":{"date-parts":[["2016"]]},"publisher":"CV Alfa Beta","publisher-place":"Bandung","title":"Metode Penelitian Pendidikan Pendekatan Kuantitatif, Kualitatif, dan R &amp; D.","type":"book"},"uris":["http://www.mendeley.com/documents/?uuid=ba331d72-ef1b-40c3-9f75-37cb19e1768c"]}],"mendeley":{"formattedCitation":"(Sugiyono, 2016)","plainTextFormattedCitation":"(Sugiyono, 2016)","previouslyFormattedCitation":"(Sugiyono, 2016)"},"properties":{"noteIndex":0},"schema":"https://github.com/citation-style-language/schema/raw/master/csl-citation.json"}</w:instrText>
      </w:r>
      <w:r w:rsidR="004E105B" w:rsidRPr="005F1510">
        <w:rPr>
          <w:rFonts w:ascii="Times New Roman" w:hAnsi="Times New Roman" w:cs="Times New Roman"/>
        </w:rPr>
        <w:fldChar w:fldCharType="separate"/>
      </w:r>
      <w:r w:rsidRPr="005F1510">
        <w:rPr>
          <w:rFonts w:ascii="Times New Roman" w:hAnsi="Times New Roman" w:cs="Times New Roman"/>
          <w:noProof/>
        </w:rPr>
        <w:t>(Sugiyono, 2016)</w:t>
      </w:r>
      <w:r w:rsidR="004E105B" w:rsidRPr="005F1510">
        <w:rPr>
          <w:rFonts w:ascii="Times New Roman" w:hAnsi="Times New Roman" w:cs="Times New Roman"/>
        </w:rPr>
        <w:fldChar w:fldCharType="end"/>
      </w:r>
      <w:r w:rsidR="00B81244">
        <w:rPr>
          <w:rFonts w:ascii="Times New Roman" w:hAnsi="Times New Roman" w:cs="Times New Roman"/>
          <w:lang w:val="en-US"/>
        </w:rPr>
        <w:t xml:space="preserve"> </w:t>
      </w:r>
      <w:r w:rsidR="00D16B12">
        <w:rPr>
          <w:rFonts w:ascii="Times New Roman" w:hAnsi="Times New Roman" w:cs="Times New Roman"/>
          <w:lang w:val="en-US"/>
        </w:rPr>
        <w:t xml:space="preserve">Model pengembangan yang dipilih peneliti ialah model ADDIE. </w:t>
      </w:r>
      <w:bookmarkStart w:id="0" w:name="_Hlk101969538"/>
      <w:r w:rsidR="00D16B12">
        <w:rPr>
          <w:rFonts w:ascii="Times New Roman" w:hAnsi="Times New Roman" w:cs="Times New Roman"/>
          <w:lang w:val="en-US"/>
        </w:rPr>
        <w:t xml:space="preserve">Model tersebut terdiri dari lima tahapan yakni </w:t>
      </w:r>
      <w:r w:rsidR="00D16B12">
        <w:rPr>
          <w:rFonts w:ascii="Times New Roman" w:hAnsi="Times New Roman" w:cs="Times New Roman"/>
          <w:i/>
          <w:iCs/>
          <w:lang w:val="en-US"/>
        </w:rPr>
        <w:t xml:space="preserve">analysys, design, development, implementation, </w:t>
      </w:r>
      <w:r w:rsidR="00D16B12">
        <w:rPr>
          <w:rFonts w:ascii="Times New Roman" w:hAnsi="Times New Roman" w:cs="Times New Roman"/>
          <w:lang w:val="en-US"/>
        </w:rPr>
        <w:t xml:space="preserve">dan </w:t>
      </w:r>
      <w:r w:rsidR="00D16B12">
        <w:rPr>
          <w:rFonts w:ascii="Times New Roman" w:hAnsi="Times New Roman" w:cs="Times New Roman"/>
          <w:i/>
          <w:iCs/>
          <w:lang w:val="en-US"/>
        </w:rPr>
        <w:t xml:space="preserve">evaluation </w:t>
      </w:r>
      <w:bookmarkEnd w:id="0"/>
      <w:r w:rsidR="004E105B" w:rsidRPr="005F1510">
        <w:rPr>
          <w:rFonts w:ascii="Times New Roman" w:hAnsi="Times New Roman" w:cs="Times New Roman"/>
        </w:rPr>
        <w:fldChar w:fldCharType="begin" w:fldLock="1"/>
      </w:r>
      <w:r w:rsidR="002E1EC6" w:rsidRPr="005F1510">
        <w:rPr>
          <w:rFonts w:ascii="Times New Roman" w:hAnsi="Times New Roman" w:cs="Times New Roman"/>
        </w:rPr>
        <w:instrText>ADDIN CSL_CITATION {"citationItems":[{"id":"ITEM-1","itemData":{"author":[{"dropping-particle":"","family":"Sugiyono","given":"","non-dropping-particle":"","parse-names":false,"suffix":""}],"id":"ITEM-1","issued":{"date-parts":[["2015"]]},"number-of-pages":"297-313","publisher":"ALFABETA","publisher-place":"Bandung","title":"Metode Penelitian Kuantitatif, Kualitatif, dan R&amp;D","type":"book"},"uris":["http://www.mendeley.com/documents/?uuid=a223db05-ed24-419e-bad1-d27f3013c242"]}],"mendeley":{"formattedCitation":"(Sugiyono, 2015)","plainTextFormattedCitation":"(Sugiyono, 2015)","previouslyFormattedCitation":"(Sugiyono, 2015)"},"properties":{"noteIndex":0},"schema":"https://github.com/citation-style-language/schema/raw/master/csl-citation.json"}</w:instrText>
      </w:r>
      <w:r w:rsidR="004E105B" w:rsidRPr="005F1510">
        <w:rPr>
          <w:rFonts w:ascii="Times New Roman" w:hAnsi="Times New Roman" w:cs="Times New Roman"/>
        </w:rPr>
        <w:fldChar w:fldCharType="separate"/>
      </w:r>
      <w:r w:rsidR="002E1EC6" w:rsidRPr="005F1510">
        <w:rPr>
          <w:rFonts w:ascii="Times New Roman" w:hAnsi="Times New Roman" w:cs="Times New Roman"/>
          <w:noProof/>
        </w:rPr>
        <w:t>(Sugiyono, 2015)</w:t>
      </w:r>
      <w:r w:rsidR="004E105B" w:rsidRPr="005F1510">
        <w:rPr>
          <w:rFonts w:ascii="Times New Roman" w:hAnsi="Times New Roman" w:cs="Times New Roman"/>
        </w:rPr>
        <w:fldChar w:fldCharType="end"/>
      </w:r>
      <w:r w:rsidR="00D16B12">
        <w:rPr>
          <w:rFonts w:ascii="Times New Roman" w:hAnsi="Times New Roman" w:cs="Times New Roman"/>
          <w:lang w:val="en-US"/>
        </w:rPr>
        <w:t xml:space="preserve">. Berikut adalah model pengembangan ADDIE </w:t>
      </w:r>
      <w:r w:rsidR="004E105B">
        <w:rPr>
          <w:rFonts w:ascii="Times New Roman" w:hAnsi="Times New Roman" w:cs="Times New Roman"/>
          <w:lang w:val="en-US"/>
        </w:rPr>
        <w:fldChar w:fldCharType="begin" w:fldLock="1"/>
      </w:r>
      <w:r w:rsidR="00F00148">
        <w:rPr>
          <w:rFonts w:ascii="Times New Roman" w:hAnsi="Times New Roman" w:cs="Times New Roman"/>
          <w:lang w:val="en-US"/>
        </w:rPr>
        <w:instrText>ADDIN CSL_CITATION {"citationItems":[{"id":"ITEM-1","itemData":{"author":[{"dropping-particle":"","family":"Gafar","given":"A.","non-dropping-particle":"","parse-names":false,"suffix":""}],"id":"ITEM-1","issued":{"date-parts":[["2012"]]},"publisher":"Ombak","publisher-place":"Yogyakarta","title":"Desain Pembelajaran","type":"book"},"uris":["http://www.mendeley.com/documents/?uuid=eb9c3723-3ca2-4ac4-a937-15993bea1667"]}],"mendeley":{"formattedCitation":"(Gafar, 2012)","plainTextFormattedCitation":"(Gafar, 2012)","previouslyFormattedCitation":"(Gafar, 2012)"},"properties":{"noteIndex":0},"schema":"https://github.com/citation-style-language/schema/raw/master/csl-citation.json"}</w:instrText>
      </w:r>
      <w:r w:rsidR="004E105B">
        <w:rPr>
          <w:rFonts w:ascii="Times New Roman" w:hAnsi="Times New Roman" w:cs="Times New Roman"/>
          <w:lang w:val="en-US"/>
        </w:rPr>
        <w:fldChar w:fldCharType="separate"/>
      </w:r>
      <w:r w:rsidR="0034597F" w:rsidRPr="0034597F">
        <w:rPr>
          <w:rFonts w:ascii="Times New Roman" w:hAnsi="Times New Roman" w:cs="Times New Roman"/>
          <w:noProof/>
          <w:lang w:val="en-US"/>
        </w:rPr>
        <w:t>(Gafar, 2012)</w:t>
      </w:r>
      <w:r w:rsidR="004E105B">
        <w:rPr>
          <w:rFonts w:ascii="Times New Roman" w:hAnsi="Times New Roman" w:cs="Times New Roman"/>
          <w:lang w:val="en-US"/>
        </w:rPr>
        <w:fldChar w:fldCharType="end"/>
      </w:r>
    </w:p>
    <w:p w14:paraId="1A1B1B1E" w14:textId="77777777" w:rsidR="00D16B12" w:rsidRPr="00D16B12" w:rsidRDefault="00D16B12" w:rsidP="00D16B12">
      <w:pPr>
        <w:pStyle w:val="BodyText"/>
        <w:tabs>
          <w:tab w:val="left" w:pos="426"/>
        </w:tabs>
        <w:spacing w:after="0"/>
        <w:ind w:firstLine="567"/>
        <w:jc w:val="center"/>
        <w:rPr>
          <w:rFonts w:ascii="Times New Roman" w:hAnsi="Times New Roman" w:cs="Times New Roman"/>
          <w:lang w:val="en-US"/>
        </w:rPr>
      </w:pPr>
      <w:r>
        <w:rPr>
          <w:noProof/>
          <w:lang w:val="en-US"/>
        </w:rPr>
        <w:drawing>
          <wp:inline distT="0" distB="0" distL="0" distR="0" wp14:anchorId="15777DF8" wp14:editId="24284526">
            <wp:extent cx="1940438" cy="1594883"/>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rotWithShape="1">
                    <a:blip r:embed="rId14" cstate="print"/>
                    <a:srcRect l="28883" t="39118" r="44146" b="21451"/>
                    <a:stretch/>
                  </pic:blipFill>
                  <pic:spPr bwMode="auto">
                    <a:xfrm>
                      <a:off x="0" y="0"/>
                      <a:ext cx="1948566" cy="1601564"/>
                    </a:xfrm>
                    <a:prstGeom prst="rect">
                      <a:avLst/>
                    </a:prstGeom>
                    <a:ln>
                      <a:noFill/>
                    </a:ln>
                    <a:extLst>
                      <a:ext uri="{53640926-AAD7-44D8-BBD7-CCE9431645EC}">
                        <a14:shadowObscured xmlns:a14="http://schemas.microsoft.com/office/drawing/2010/main"/>
                      </a:ext>
                    </a:extLst>
                  </pic:spPr>
                </pic:pic>
              </a:graphicData>
            </a:graphic>
          </wp:inline>
        </w:drawing>
      </w:r>
    </w:p>
    <w:p w14:paraId="1CEC1D06" w14:textId="77777777" w:rsidR="003214B5" w:rsidRPr="008B39D0" w:rsidRDefault="008B39D0" w:rsidP="008B39D0">
      <w:pPr>
        <w:pStyle w:val="BodyText"/>
        <w:tabs>
          <w:tab w:val="left" w:pos="426"/>
        </w:tabs>
        <w:spacing w:after="0"/>
        <w:ind w:firstLine="567"/>
        <w:jc w:val="center"/>
        <w:rPr>
          <w:rFonts w:ascii="Times New Roman" w:hAnsi="Times New Roman" w:cs="Times New Roman"/>
          <w:b/>
          <w:bCs/>
          <w:lang w:val="en-US"/>
        </w:rPr>
      </w:pPr>
      <w:r>
        <w:rPr>
          <w:rFonts w:ascii="Times New Roman" w:hAnsi="Times New Roman" w:cs="Times New Roman"/>
          <w:b/>
          <w:bCs/>
          <w:lang w:val="en-US"/>
        </w:rPr>
        <w:t xml:space="preserve">Gambar 1 Model Pengembangan ADDIE </w:t>
      </w:r>
      <w:r w:rsidR="004E105B">
        <w:rPr>
          <w:rFonts w:ascii="Times New Roman" w:hAnsi="Times New Roman" w:cs="Times New Roman"/>
          <w:b/>
          <w:bCs/>
          <w:lang w:val="en-US"/>
        </w:rPr>
        <w:fldChar w:fldCharType="begin" w:fldLock="1"/>
      </w:r>
      <w:r w:rsidR="0034597F">
        <w:rPr>
          <w:rFonts w:ascii="Times New Roman" w:hAnsi="Times New Roman" w:cs="Times New Roman"/>
          <w:b/>
          <w:bCs/>
          <w:lang w:val="en-US"/>
        </w:rPr>
        <w:instrText>ADDIN CSL_CITATION {"citationItems":[{"id":"ITEM-1","itemData":{"author":[{"dropping-particle":"","family":"Gafar","given":"A.","non-dropping-particle":"","parse-names":false,"suffix":""}],"id":"ITEM-1","issued":{"date-parts":[["2012"]]},"publisher":"Ombak","publisher-place":"Yogyakarta","title":"Desain Pembelajaran","type":"book"},"uris":["http://www.mendeley.com/documents/?uuid=eb9c3723-3ca2-4ac4-a937-15993bea1667"]}],"mendeley":{"formattedCitation":"(Gafar, 2012)","plainTextFormattedCitation":"(Gafar, 2012)","previouslyFormattedCitation":"(Gafar, 2012)"},"properties":{"noteIndex":0},"schema":"https://github.com/citation-style-language/schema/raw/master/csl-citation.json"}</w:instrText>
      </w:r>
      <w:r w:rsidR="004E105B">
        <w:rPr>
          <w:rFonts w:ascii="Times New Roman" w:hAnsi="Times New Roman" w:cs="Times New Roman"/>
          <w:b/>
          <w:bCs/>
          <w:lang w:val="en-US"/>
        </w:rPr>
        <w:fldChar w:fldCharType="separate"/>
      </w:r>
      <w:r w:rsidR="0034597F" w:rsidRPr="0034597F">
        <w:rPr>
          <w:rFonts w:ascii="Times New Roman" w:hAnsi="Times New Roman" w:cs="Times New Roman"/>
          <w:bCs/>
          <w:noProof/>
          <w:lang w:val="en-US"/>
        </w:rPr>
        <w:t>(Gafar, 2012)</w:t>
      </w:r>
      <w:r w:rsidR="004E105B">
        <w:rPr>
          <w:rFonts w:ascii="Times New Roman" w:hAnsi="Times New Roman" w:cs="Times New Roman"/>
          <w:b/>
          <w:bCs/>
          <w:lang w:val="en-US"/>
        </w:rPr>
        <w:fldChar w:fldCharType="end"/>
      </w:r>
    </w:p>
    <w:p w14:paraId="292241D4" w14:textId="77777777" w:rsidR="003B5349" w:rsidRPr="005F1510" w:rsidRDefault="003B5349" w:rsidP="00952AD6">
      <w:pPr>
        <w:pStyle w:val="BodyText"/>
        <w:tabs>
          <w:tab w:val="left" w:pos="426"/>
        </w:tabs>
        <w:spacing w:after="0" w:line="240" w:lineRule="auto"/>
        <w:ind w:firstLine="567"/>
        <w:jc w:val="both"/>
        <w:rPr>
          <w:rFonts w:ascii="Times New Roman" w:hAnsi="Times New Roman" w:cs="Times New Roman"/>
          <w:lang w:val="en-US"/>
        </w:rPr>
      </w:pPr>
      <w:bookmarkStart w:id="1" w:name="_Hlk101970048"/>
      <w:r w:rsidRPr="005F1510">
        <w:rPr>
          <w:rFonts w:ascii="Times New Roman" w:hAnsi="Times New Roman" w:cs="Times New Roman"/>
          <w:lang w:val="en-US"/>
        </w:rPr>
        <w:t>Adap</w:t>
      </w:r>
      <w:r w:rsidR="00D764CE">
        <w:rPr>
          <w:rFonts w:ascii="Times New Roman" w:hAnsi="Times New Roman" w:cs="Times New Roman"/>
          <w:lang w:val="en-US"/>
        </w:rPr>
        <w:t>u</w:t>
      </w:r>
      <w:r w:rsidRPr="005F1510">
        <w:rPr>
          <w:rFonts w:ascii="Times New Roman" w:hAnsi="Times New Roman" w:cs="Times New Roman"/>
          <w:lang w:val="en-US"/>
        </w:rPr>
        <w:t>n media Pak Alam didapat datanya dengan pengisian angket oleh ahli media</w:t>
      </w:r>
      <w:r w:rsidR="006C0403">
        <w:rPr>
          <w:rFonts w:ascii="Times New Roman" w:hAnsi="Times New Roman" w:cs="Times New Roman"/>
          <w:lang w:val="en-US"/>
        </w:rPr>
        <w:t xml:space="preserve"> dan</w:t>
      </w:r>
      <w:r w:rsidRPr="005F1510">
        <w:rPr>
          <w:rFonts w:ascii="Times New Roman" w:hAnsi="Times New Roman" w:cs="Times New Roman"/>
          <w:lang w:val="en-US"/>
        </w:rPr>
        <w:t xml:space="preserve"> praktisi. Adapun guna mengetahui peringkat nilai akhir pada tiap butir indikator digunakanlah rumus berikut</w:t>
      </w:r>
      <w:r w:rsidR="00D764CE">
        <w:rPr>
          <w:rFonts w:ascii="Times New Roman" w:hAnsi="Times New Roman" w:cs="Times New Roman"/>
          <w:lang w:val="en-US"/>
        </w:rPr>
        <w:t>.</w:t>
      </w:r>
    </w:p>
    <w:p w14:paraId="224422E8" w14:textId="77777777" w:rsidR="003B5349" w:rsidRPr="005F1510" w:rsidRDefault="003B5349" w:rsidP="00952AD6">
      <w:pPr>
        <w:pStyle w:val="BodyText"/>
        <w:tabs>
          <w:tab w:val="left" w:pos="426"/>
        </w:tabs>
        <w:spacing w:after="0" w:line="240" w:lineRule="auto"/>
        <w:ind w:firstLine="567"/>
        <w:jc w:val="center"/>
        <w:rPr>
          <w:rFonts w:ascii="Times New Roman" w:hAnsi="Times New Roman" w:cs="Times New Roman"/>
          <w:lang w:val="en-US"/>
        </w:rPr>
      </w:pPr>
      <m:oMathPara>
        <m:oMath>
          <m:r>
            <w:rPr>
              <w:rFonts w:ascii="Cambria Math" w:hAnsi="Cambria Math" w:cs="Times New Roman"/>
              <w:lang w:val="en-US"/>
            </w:rPr>
            <w:lastRenderedPageBreak/>
            <m:t xml:space="preserve">Persentase = </m:t>
          </m:r>
          <m:f>
            <m:fPr>
              <m:ctrlPr>
                <w:rPr>
                  <w:rFonts w:ascii="Cambria Math" w:hAnsi="Cambria Math" w:cs="Times New Roman"/>
                  <w:i/>
                  <w:lang w:val="en-US"/>
                </w:rPr>
              </m:ctrlPr>
            </m:fPr>
            <m:num>
              <m:r>
                <w:rPr>
                  <w:rFonts w:ascii="Cambria Math" w:hAnsi="Cambria Math" w:cs="Times New Roman"/>
                  <w:lang w:val="en-US"/>
                </w:rPr>
                <m:t>Jumlah skor total</m:t>
              </m:r>
            </m:num>
            <m:den>
              <m:r>
                <w:rPr>
                  <w:rFonts w:ascii="Cambria Math" w:hAnsi="Cambria Math" w:cs="Times New Roman"/>
                  <w:lang w:val="en-US"/>
                </w:rPr>
                <m:t>Skor penilaian</m:t>
              </m:r>
            </m:den>
          </m:f>
          <m:r>
            <w:rPr>
              <w:rFonts w:ascii="Cambria Math" w:hAnsi="Cambria Math" w:cs="Times New Roman"/>
              <w:lang w:val="en-US"/>
            </w:rPr>
            <m:t>x100%</m:t>
          </m:r>
        </m:oMath>
      </m:oMathPara>
    </w:p>
    <w:p w14:paraId="2AFBDD4C" w14:textId="77777777" w:rsidR="00D15FCC" w:rsidRDefault="005F1510" w:rsidP="00952AD6">
      <w:pPr>
        <w:pStyle w:val="BodyText"/>
        <w:tabs>
          <w:tab w:val="left" w:pos="426"/>
        </w:tabs>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Data yang didapat kemudian diolah dengan skala penilaian data mentah yang berupa bilangan lalu diartikan dalam pengertian kualitatif. </w:t>
      </w:r>
      <w:bookmarkEnd w:id="1"/>
    </w:p>
    <w:p w14:paraId="1B657D3C" w14:textId="77777777" w:rsidR="005F1510" w:rsidRPr="005F1510" w:rsidRDefault="005F1510" w:rsidP="00116EE1">
      <w:pPr>
        <w:pStyle w:val="BodyText"/>
        <w:tabs>
          <w:tab w:val="left" w:pos="426"/>
        </w:tabs>
        <w:spacing w:after="0" w:line="240" w:lineRule="auto"/>
        <w:ind w:firstLine="567"/>
        <w:jc w:val="center"/>
        <w:rPr>
          <w:rFonts w:ascii="Times New Roman" w:hAnsi="Times New Roman" w:cs="Times New Roman"/>
          <w:b/>
          <w:bCs/>
          <w:lang w:val="en-US"/>
        </w:rPr>
      </w:pPr>
    </w:p>
    <w:p w14:paraId="1F822B5C" w14:textId="77777777" w:rsidR="008A0B0E" w:rsidRPr="005F1510" w:rsidRDefault="000A6F24" w:rsidP="00116EE1">
      <w:pPr>
        <w:spacing w:after="0" w:line="240" w:lineRule="auto"/>
        <w:rPr>
          <w:rFonts w:ascii="Times New Roman" w:hAnsi="Times New Roman" w:cs="Times New Roman"/>
          <w:b/>
          <w:lang w:val="en-US"/>
        </w:rPr>
      </w:pPr>
      <w:r w:rsidRPr="005F1510">
        <w:rPr>
          <w:rFonts w:ascii="Times New Roman" w:hAnsi="Times New Roman" w:cs="Times New Roman"/>
          <w:b/>
          <w:lang w:val="en-US"/>
        </w:rPr>
        <w:t xml:space="preserve">HASIL DAN PEMBAHASAN </w:t>
      </w:r>
    </w:p>
    <w:p w14:paraId="5FC6239D" w14:textId="77777777" w:rsidR="00116EE1" w:rsidRDefault="005738B8" w:rsidP="00952AD6">
      <w:pPr>
        <w:spacing w:after="120" w:line="240" w:lineRule="auto"/>
        <w:ind w:firstLine="567"/>
        <w:jc w:val="both"/>
        <w:rPr>
          <w:rFonts w:ascii="Times New Roman" w:hAnsi="Times New Roman" w:cs="Times New Roman"/>
          <w:lang w:val="en-US"/>
        </w:rPr>
      </w:pPr>
      <w:r>
        <w:rPr>
          <w:rFonts w:ascii="Times New Roman" w:hAnsi="Times New Roman" w:cs="Times New Roman"/>
          <w:lang w:val="en-US"/>
        </w:rPr>
        <w:t>Riset R&amp;D yang dilakukan peneliti kali ini melahirkan produk berupa Kartu Pak Alam sebagai alternatif media pembelajaran IPS di sekolah dasar. Ada</w:t>
      </w:r>
      <w:r w:rsidR="006C0403">
        <w:rPr>
          <w:rFonts w:ascii="Times New Roman" w:hAnsi="Times New Roman" w:cs="Times New Roman"/>
          <w:lang w:val="en-US"/>
        </w:rPr>
        <w:t>p</w:t>
      </w:r>
      <w:r>
        <w:rPr>
          <w:rFonts w:ascii="Times New Roman" w:hAnsi="Times New Roman" w:cs="Times New Roman"/>
          <w:lang w:val="en-US"/>
        </w:rPr>
        <w:t xml:space="preserve">un hasil penelitian dapat ditinjau dari hasil validasi kelayakan </w:t>
      </w:r>
      <w:r w:rsidR="008A2614">
        <w:rPr>
          <w:rFonts w:ascii="Times New Roman" w:hAnsi="Times New Roman" w:cs="Times New Roman"/>
          <w:lang w:val="en-US"/>
        </w:rPr>
        <w:t xml:space="preserve">media, serta kelayakan dari praktisi. Penyajian hasil penelitian menggunakan </w:t>
      </w:r>
      <w:r w:rsidR="006C0403">
        <w:rPr>
          <w:rFonts w:ascii="Times New Roman" w:hAnsi="Times New Roman" w:cs="Times New Roman"/>
          <w:lang w:val="en-US"/>
        </w:rPr>
        <w:t xml:space="preserve">5 </w:t>
      </w:r>
      <w:r w:rsidR="008A2614">
        <w:rPr>
          <w:rFonts w:ascii="Times New Roman" w:hAnsi="Times New Roman" w:cs="Times New Roman"/>
          <w:lang w:val="en-US"/>
        </w:rPr>
        <w:t>tahap yang dipakai penelitim diantaranya</w:t>
      </w:r>
      <w:r w:rsidR="00F05BAA">
        <w:rPr>
          <w:rFonts w:ascii="Times New Roman" w:hAnsi="Times New Roman" w:cs="Times New Roman"/>
          <w:lang w:val="en-US"/>
        </w:rPr>
        <w:t xml:space="preserve"> analisis, perancangan, pengembangan, implementasi, dan evaluasi</w:t>
      </w:r>
      <w:r w:rsidR="008A2614">
        <w:rPr>
          <w:rFonts w:ascii="Times New Roman" w:hAnsi="Times New Roman" w:cs="Times New Roman"/>
          <w:lang w:val="en-US"/>
        </w:rPr>
        <w:t>. Tahapan tersebut akan diuraikan pada penjelassan berikut:</w:t>
      </w:r>
    </w:p>
    <w:p w14:paraId="4F512AE8" w14:textId="77777777" w:rsidR="00116EE1" w:rsidRPr="00116EE1" w:rsidRDefault="00B81244" w:rsidP="00952AD6">
      <w:pPr>
        <w:pStyle w:val="ListParagraph"/>
        <w:spacing w:after="120" w:line="240" w:lineRule="auto"/>
        <w:ind w:left="0"/>
        <w:jc w:val="both"/>
        <w:rPr>
          <w:rFonts w:ascii="Times New Roman" w:hAnsi="Times New Roman" w:cs="Times New Roman"/>
        </w:rPr>
      </w:pPr>
      <w:r>
        <w:rPr>
          <w:rFonts w:ascii="Times New Roman" w:hAnsi="Times New Roman" w:cs="Times New Roman"/>
          <w:b/>
          <w:bCs/>
        </w:rPr>
        <w:t>Analisis</w:t>
      </w:r>
    </w:p>
    <w:p w14:paraId="77E7DD32" w14:textId="77777777" w:rsidR="00116EE1" w:rsidRDefault="007C36FD" w:rsidP="00952AD6">
      <w:pPr>
        <w:pStyle w:val="ListParagraph"/>
        <w:spacing w:after="120" w:line="240" w:lineRule="auto"/>
        <w:ind w:left="0" w:firstLine="567"/>
        <w:jc w:val="both"/>
        <w:rPr>
          <w:rFonts w:ascii="Times New Roman" w:hAnsi="Times New Roman" w:cs="Times New Roman"/>
          <w:b/>
          <w:bCs/>
        </w:rPr>
      </w:pPr>
      <w:r w:rsidRPr="00116EE1">
        <w:rPr>
          <w:rFonts w:ascii="Times New Roman" w:hAnsi="Times New Roman" w:cs="Times New Roman"/>
        </w:rPr>
        <w:t>Peneliti</w:t>
      </w:r>
      <w:r w:rsidR="00FB6C31">
        <w:rPr>
          <w:rFonts w:ascii="Times New Roman" w:hAnsi="Times New Roman" w:cs="Times New Roman"/>
        </w:rPr>
        <w:t>a</w:t>
      </w:r>
      <w:r w:rsidRPr="00116EE1">
        <w:rPr>
          <w:rFonts w:ascii="Times New Roman" w:hAnsi="Times New Roman" w:cs="Times New Roman"/>
        </w:rPr>
        <w:t>n ini berawal dari adanya permasalahan maupun potensi di SDN Bakulan Boyolali</w:t>
      </w:r>
      <w:r w:rsidR="00F07107" w:rsidRPr="00116EE1">
        <w:rPr>
          <w:rFonts w:ascii="Times New Roman" w:hAnsi="Times New Roman" w:cs="Times New Roman"/>
        </w:rPr>
        <w:t xml:space="preserve"> berupa hasil belajar pada materi IPS masih tergolong rendah karena sejumlah faktor, diantaranya sikap peserta didik yang pasif saat pembelajaran maupun kecenderungan peserta didik yang menyepelekan pembelajaran IPS. Adapun dari faktor guru yang belum mengimplementasikan media pembelajaran yang bervariasi. Khususnya guru belum memanfaatkan teknologi sebagai media pembelajaran dengan maksimal. Adapun potensi yang terdapat di sekolah ini sebagai alternatif penyelesaian permaslahan berupa jaringan internet, adanya gawai yang dimiliki guru maupun peserta didik, serta kemampuan untuk mengoperasikannya walaupun kurang maksimal </w:t>
      </w:r>
      <w:r w:rsidR="004E105B">
        <w:rPr>
          <w:rFonts w:ascii="Times New Roman" w:hAnsi="Times New Roman" w:cs="Times New Roman"/>
        </w:rPr>
        <w:fldChar w:fldCharType="begin" w:fldLock="1"/>
      </w:r>
      <w:r w:rsidR="00B6581F">
        <w:rPr>
          <w:rFonts w:ascii="Times New Roman" w:hAnsi="Times New Roman" w:cs="Times New Roman"/>
        </w:rPr>
        <w:instrText>ADDIN CSL_CITATION {"citationItems":[{"id":"ITEM-1","itemData":{"ISBN":"0811692957","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Wulansari","given":"F.","non-dropping-particle":"","parse-names":false,"suffix":""},{"dropping-particle":"","family":"Utami","given":"R. D.","non-dropping-particle":"","parse-names":false,"suffix":""}],"container-title":"Jurnal basicedu","id":"ITEM-1","issue":"1","issued":{"date-parts":[["2022"]]},"page":"343-353","title":"Animasi Dido dan Mimo Sebagai Alternatif Media Pembelajaran Berbasis Pendekatan Saintifik Siswa Sekolah Dasar","type":"article-journal","volume":"6"},"uris":["http://www.mendeley.com/documents/?uuid=98614587-f740-4029-80dd-8ec58ac2f309"]}],"mendeley":{"formattedCitation":"(Wulansari &amp; Utami, 2022)","plainTextFormattedCitation":"(Wulansari &amp; Utami, 2022)","previouslyFormattedCitation":"(Wulansari &amp; Utami, 2022)"},"properties":{"noteIndex":0},"schema":"https://github.com/citation-style-language/schema/raw/master/csl-citation.json"}</w:instrText>
      </w:r>
      <w:r w:rsidR="004E105B">
        <w:rPr>
          <w:rFonts w:ascii="Times New Roman" w:hAnsi="Times New Roman" w:cs="Times New Roman"/>
        </w:rPr>
        <w:fldChar w:fldCharType="separate"/>
      </w:r>
      <w:r w:rsidR="00B6581F" w:rsidRPr="00B6581F">
        <w:rPr>
          <w:rFonts w:ascii="Times New Roman" w:hAnsi="Times New Roman" w:cs="Times New Roman"/>
          <w:noProof/>
        </w:rPr>
        <w:t>(Wulansari &amp; Utami, 2022)</w:t>
      </w:r>
      <w:r w:rsidR="004E105B">
        <w:rPr>
          <w:rFonts w:ascii="Times New Roman" w:hAnsi="Times New Roman" w:cs="Times New Roman"/>
        </w:rPr>
        <w:fldChar w:fldCharType="end"/>
      </w:r>
      <w:r w:rsidR="00F07107" w:rsidRPr="00116EE1">
        <w:rPr>
          <w:rFonts w:ascii="Times New Roman" w:hAnsi="Times New Roman" w:cs="Times New Roman"/>
        </w:rPr>
        <w:t>.</w:t>
      </w:r>
    </w:p>
    <w:p w14:paraId="151DBBFB" w14:textId="77777777" w:rsidR="008A2614" w:rsidRPr="00327BCE" w:rsidRDefault="00F07107" w:rsidP="00952AD6">
      <w:pPr>
        <w:pStyle w:val="ListParagraph"/>
        <w:spacing w:after="120" w:line="240" w:lineRule="auto"/>
        <w:ind w:left="0" w:firstLine="567"/>
        <w:jc w:val="both"/>
        <w:rPr>
          <w:rFonts w:ascii="Times New Roman" w:hAnsi="Times New Roman" w:cs="Times New Roman"/>
        </w:rPr>
      </w:pPr>
      <w:r w:rsidRPr="00116EE1">
        <w:rPr>
          <w:rFonts w:ascii="Times New Roman" w:hAnsi="Times New Roman" w:cs="Times New Roman"/>
        </w:rPr>
        <w:t>Setelah mendapat permasalahan serta potensi yang didapat dari pengumpulan informasi, peneliti mendapat informasi dari guru serta dipadukan dengan beberapa artikel mengenai hal yang dapat digunakan</w:t>
      </w:r>
      <w:r w:rsidR="00116EE1" w:rsidRPr="00116EE1">
        <w:rPr>
          <w:rFonts w:ascii="Times New Roman" w:hAnsi="Times New Roman" w:cs="Times New Roman"/>
        </w:rPr>
        <w:t xml:space="preserve"> </w:t>
      </w:r>
      <w:r w:rsidRPr="00116EE1">
        <w:rPr>
          <w:rFonts w:ascii="Times New Roman" w:hAnsi="Times New Roman" w:cs="Times New Roman"/>
        </w:rPr>
        <w:t>sebagai upaya pemeca</w:t>
      </w:r>
      <w:r w:rsidR="00116EE1" w:rsidRPr="00116EE1">
        <w:rPr>
          <w:rFonts w:ascii="Times New Roman" w:hAnsi="Times New Roman" w:cs="Times New Roman"/>
        </w:rPr>
        <w:t>han permasalahan yang berkenaan dengan rendahnya hasil belajar peserta didik pada materi IPS di SDN Bakulan.</w:t>
      </w:r>
      <w:r w:rsidR="00512477">
        <w:rPr>
          <w:rFonts w:ascii="Times New Roman" w:hAnsi="Times New Roman" w:cs="Times New Roman"/>
        </w:rPr>
        <w:t xml:space="preserve"> Adanya informasi yang didapat dari observasi maupun wawancara dapat membantu peneliti guna mengkaji rencana pembuatan produk Kartu Pak Alam guna mengimplementeasikannya secara maksimal.</w:t>
      </w:r>
    </w:p>
    <w:p w14:paraId="30C1468E" w14:textId="77777777" w:rsidR="00B81244" w:rsidRDefault="00B81244" w:rsidP="00952AD6">
      <w:pPr>
        <w:pStyle w:val="ListParagraph"/>
        <w:spacing w:after="120" w:line="240" w:lineRule="auto"/>
        <w:ind w:left="0"/>
        <w:jc w:val="both"/>
        <w:rPr>
          <w:rFonts w:ascii="Times New Roman" w:hAnsi="Times New Roman" w:cs="Times New Roman"/>
          <w:b/>
          <w:bCs/>
        </w:rPr>
      </w:pPr>
      <w:r>
        <w:rPr>
          <w:rFonts w:ascii="Times New Roman" w:hAnsi="Times New Roman" w:cs="Times New Roman"/>
          <w:b/>
          <w:bCs/>
        </w:rPr>
        <w:t>Desig</w:t>
      </w:r>
      <w:r w:rsidR="007F6D3A">
        <w:rPr>
          <w:rFonts w:ascii="Times New Roman" w:hAnsi="Times New Roman" w:cs="Times New Roman"/>
          <w:b/>
          <w:bCs/>
        </w:rPr>
        <w:t>n</w:t>
      </w:r>
    </w:p>
    <w:p w14:paraId="01BC7C2C" w14:textId="77777777" w:rsidR="00FB6C31" w:rsidRDefault="00FB6C31"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 xml:space="preserve">Pada tahap perancangan, </w:t>
      </w:r>
      <w:r w:rsidRPr="00C4171E">
        <w:rPr>
          <w:rFonts w:ascii="Times New Roman" w:hAnsi="Times New Roman" w:cs="Times New Roman"/>
        </w:rPr>
        <w:t xml:space="preserve">Pengembangan Kartu Pak Alam menjadi salah satu upaya untuk membantu peserta didik kelas 4 dalam mempelajari materi IPS tentang kenampakan alam. Kartu Pak Alam merupakan salah satu media pembelajaran yang memiliki kelebihan yaitu kartu disertai dengan </w:t>
      </w:r>
      <w:r w:rsidRPr="00C4171E">
        <w:rPr>
          <w:rFonts w:ascii="Times New Roman" w:hAnsi="Times New Roman" w:cs="Times New Roman"/>
          <w:i/>
        </w:rPr>
        <w:t>QR code</w:t>
      </w:r>
      <w:r w:rsidRPr="00C4171E">
        <w:rPr>
          <w:rFonts w:ascii="Times New Roman" w:hAnsi="Times New Roman" w:cs="Times New Roman"/>
        </w:rPr>
        <w:t xml:space="preserve"> dan </w:t>
      </w:r>
      <w:r w:rsidRPr="00C4171E">
        <w:rPr>
          <w:rFonts w:ascii="Times New Roman" w:hAnsi="Times New Roman" w:cs="Times New Roman"/>
          <w:i/>
        </w:rPr>
        <w:t>website</w:t>
      </w:r>
      <w:r w:rsidRPr="00C4171E">
        <w:rPr>
          <w:rFonts w:ascii="Times New Roman" w:hAnsi="Times New Roman" w:cs="Times New Roman"/>
        </w:rPr>
        <w:t xml:space="preserve"> yang berisi materi kenampakan alam. Dalam pembuatannya, Kartu Pak Alam disusun menggunakan aplikasi </w:t>
      </w:r>
      <w:r w:rsidRPr="00CA5853">
        <w:rPr>
          <w:rFonts w:ascii="Times New Roman" w:hAnsi="Times New Roman" w:cs="Times New Roman"/>
          <w:i/>
          <w:iCs/>
        </w:rPr>
        <w:t>Canva</w:t>
      </w:r>
      <w:r w:rsidRPr="00C4171E">
        <w:rPr>
          <w:rFonts w:ascii="Times New Roman" w:hAnsi="Times New Roman" w:cs="Times New Roman"/>
        </w:rPr>
        <w:t xml:space="preserve"> dan </w:t>
      </w:r>
      <w:r w:rsidRPr="00CA5853">
        <w:rPr>
          <w:rFonts w:ascii="Times New Roman" w:hAnsi="Times New Roman" w:cs="Times New Roman"/>
          <w:i/>
          <w:iCs/>
        </w:rPr>
        <w:t>QR Code Generator</w:t>
      </w:r>
      <w:r w:rsidRPr="00C4171E">
        <w:rPr>
          <w:rFonts w:ascii="Times New Roman" w:hAnsi="Times New Roman" w:cs="Times New Roman"/>
        </w:rPr>
        <w:t xml:space="preserve"> untuk pembuatan </w:t>
      </w:r>
      <w:r w:rsidRPr="00C4171E">
        <w:rPr>
          <w:rFonts w:ascii="Times New Roman" w:hAnsi="Times New Roman" w:cs="Times New Roman"/>
          <w:i/>
        </w:rPr>
        <w:t>QR code</w:t>
      </w:r>
      <w:r>
        <w:rPr>
          <w:rFonts w:ascii="Times New Roman" w:hAnsi="Times New Roman" w:cs="Times New Roman"/>
        </w:rPr>
        <w:t>.</w:t>
      </w:r>
      <w:r w:rsidRPr="00C4171E">
        <w:rPr>
          <w:rFonts w:ascii="Times New Roman" w:hAnsi="Times New Roman" w:cs="Times New Roman"/>
        </w:rPr>
        <w:t xml:space="preserve"> Kartu Pak Alam berukuran 6 x 9 cm yang dicetak menggunakan kertas </w:t>
      </w:r>
      <w:r w:rsidRPr="00CA5853">
        <w:rPr>
          <w:rFonts w:ascii="Times New Roman" w:hAnsi="Times New Roman" w:cs="Times New Roman"/>
          <w:i/>
          <w:iCs/>
        </w:rPr>
        <w:t>art cartoon</w:t>
      </w:r>
      <w:r w:rsidRPr="00C4171E">
        <w:rPr>
          <w:rFonts w:ascii="Times New Roman" w:hAnsi="Times New Roman" w:cs="Times New Roman"/>
        </w:rPr>
        <w:t>. Kartu Pak Alam adalah media pembelajaran yang berupa kartu.</w:t>
      </w:r>
    </w:p>
    <w:p w14:paraId="36F45B82" w14:textId="77777777" w:rsidR="007F6D3A" w:rsidRDefault="007F6D3A"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 xml:space="preserve">Adapun dalam mendesain produk, peneliti memerhatikan 6 prinsip desain teks dan gambar sesuai teori yang dikembangkan </w:t>
      </w:r>
      <w:r w:rsidR="004E105B">
        <w:rPr>
          <w:rFonts w:ascii="Times New Roman" w:hAnsi="Times New Roman" w:cs="Times New Roman"/>
        </w:rPr>
        <w:fldChar w:fldCharType="begin" w:fldLock="1"/>
      </w:r>
      <w:r w:rsidR="0034597F">
        <w:rPr>
          <w:rFonts w:ascii="Times New Roman" w:hAnsi="Times New Roman" w:cs="Times New Roman"/>
        </w:rPr>
        <w:instrText>ADDIN CSL_CITATION {"citationItems":[{"id":"ITEM-1","itemData":{"author":[{"dropping-particle":"","family":"Sudarna","given":"I. K","non-dropping-particle":"","parse-names":false,"suffix":""},{"dropping-particle":"","family":"Tegeh","given":"I. M.","non-dropping-particle":"","parse-names":false,"suffix":""},{"dropping-particle":"","family":"Prabawa","given":"D. G. A. P","non-dropping-particle":"","parse-names":false,"suffix":""}],"id":"ITEM-1","issued":{"date-parts":[["2015"]]},"publisher":"Graha Ilmu","publisher-place":"Yogyakarta","title":"Desain Pembelajaran Kajian Analitis Desaub Visual Teks dan Image","type":"book"},"uris":["http://www.mendeley.com/documents/?uuid=84b98857-dc45-4404-988f-40e40ced37b0"]}],"mendeley":{"formattedCitation":"(Sudarna et al., 2015)","plainTextFormattedCitation":"(Sudarna et al., 2015)","previouslyFormattedCitation":"(Sudarna et al., 2015)"},"properties":{"noteIndex":0},"schema":"https://github.com/citation-style-language/schema/raw/master/csl-citation.json"}</w:instrText>
      </w:r>
      <w:r w:rsidR="004E105B">
        <w:rPr>
          <w:rFonts w:ascii="Times New Roman" w:hAnsi="Times New Roman" w:cs="Times New Roman"/>
        </w:rPr>
        <w:fldChar w:fldCharType="separate"/>
      </w:r>
      <w:r w:rsidR="0034597F" w:rsidRPr="0034597F">
        <w:rPr>
          <w:rFonts w:ascii="Times New Roman" w:hAnsi="Times New Roman" w:cs="Times New Roman"/>
          <w:noProof/>
        </w:rPr>
        <w:t>(Sudarna et al., 2015)</w:t>
      </w:r>
      <w:r w:rsidR="004E105B">
        <w:rPr>
          <w:rFonts w:ascii="Times New Roman" w:hAnsi="Times New Roman" w:cs="Times New Roman"/>
        </w:rPr>
        <w:fldChar w:fldCharType="end"/>
      </w:r>
      <w:r>
        <w:rPr>
          <w:rFonts w:ascii="Times New Roman" w:hAnsi="Times New Roman" w:cs="Times New Roman"/>
        </w:rPr>
        <w:t xml:space="preserve"> yakni prinsip motivasi pada desain teks dan gambar yakni, kesan positif pada media pembelajaran yang disusun sesuai karakteristik siswa, keterbacaan teks dengan memakai bahasa yang sederhana, adanya ilustrasi gambar, tata letak yang menciptakan kesan menikmati media, motivasi yang meningkat ketika memerhatikan gambar, serta meningkatkan minat </w:t>
      </w:r>
      <w:r w:rsidR="007526F3">
        <w:rPr>
          <w:rFonts w:ascii="Times New Roman" w:hAnsi="Times New Roman" w:cs="Times New Roman"/>
        </w:rPr>
        <w:t>peserta didik</w:t>
      </w:r>
      <w:r>
        <w:rPr>
          <w:rFonts w:ascii="Times New Roman" w:hAnsi="Times New Roman" w:cs="Times New Roman"/>
        </w:rPr>
        <w:t xml:space="preserve"> dalam menggunakan media. Pada perancangan media Kartu Pak Alam, peneliti memerhatikan pemilihan warna</w:t>
      </w:r>
      <w:r w:rsidR="00F678F0">
        <w:rPr>
          <w:rFonts w:ascii="Times New Roman" w:hAnsi="Times New Roman" w:cs="Times New Roman"/>
        </w:rPr>
        <w:t>, arti warna, serta kesan warna.</w:t>
      </w:r>
    </w:p>
    <w:p w14:paraId="5767548F" w14:textId="77777777" w:rsidR="00F678F0" w:rsidRDefault="00F678F0"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Berikut adalah rancangan pengembangan kartu yang dikembangkan peneliti.</w:t>
      </w:r>
    </w:p>
    <w:p w14:paraId="3223C39F" w14:textId="77777777" w:rsidR="00F678F0" w:rsidRDefault="00F678F0" w:rsidP="00952AD6">
      <w:pPr>
        <w:pStyle w:val="ListParagraph"/>
        <w:spacing w:after="120" w:line="240" w:lineRule="auto"/>
        <w:ind w:left="0" w:firstLine="567"/>
        <w:jc w:val="center"/>
        <w:rPr>
          <w:rFonts w:ascii="Times New Roman" w:hAnsi="Times New Roman" w:cs="Times New Roman"/>
        </w:rPr>
      </w:pPr>
      <w:r>
        <w:rPr>
          <w:noProof/>
        </w:rPr>
        <w:drawing>
          <wp:inline distT="0" distB="0" distL="0" distR="0" wp14:anchorId="37F1832B" wp14:editId="4741E395">
            <wp:extent cx="2583323" cy="1885950"/>
            <wp:effectExtent l="19050" t="0" r="7477"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rotWithShape="1">
                    <a:blip r:embed="rId15" cstate="print"/>
                    <a:srcRect l="26487" t="27521" r="24443" b="8756"/>
                    <a:stretch/>
                  </pic:blipFill>
                  <pic:spPr bwMode="auto">
                    <a:xfrm>
                      <a:off x="0" y="0"/>
                      <a:ext cx="2631927" cy="1921433"/>
                    </a:xfrm>
                    <a:prstGeom prst="rect">
                      <a:avLst/>
                    </a:prstGeom>
                    <a:ln>
                      <a:noFill/>
                    </a:ln>
                    <a:extLst>
                      <a:ext uri="{53640926-AAD7-44D8-BBD7-CCE9431645EC}">
                        <a14:shadowObscured xmlns:a14="http://schemas.microsoft.com/office/drawing/2010/main"/>
                      </a:ext>
                    </a:extLst>
                  </pic:spPr>
                </pic:pic>
              </a:graphicData>
            </a:graphic>
          </wp:inline>
        </w:drawing>
      </w:r>
    </w:p>
    <w:p w14:paraId="21148427" w14:textId="77777777" w:rsidR="007F6D3A" w:rsidRPr="00F678F0" w:rsidRDefault="00F678F0"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lastRenderedPageBreak/>
        <w:t>Gambar 2. Desain Rancangan Kartu Pak Alam</w:t>
      </w:r>
    </w:p>
    <w:p w14:paraId="2B1E9A65" w14:textId="77777777" w:rsidR="00E55900" w:rsidRDefault="00E55900" w:rsidP="00952AD6">
      <w:pPr>
        <w:pStyle w:val="ListParagraph"/>
        <w:spacing w:after="120" w:line="240" w:lineRule="auto"/>
        <w:ind w:left="0"/>
        <w:jc w:val="both"/>
        <w:rPr>
          <w:rFonts w:ascii="Times New Roman" w:hAnsi="Times New Roman" w:cs="Times New Roman"/>
        </w:rPr>
      </w:pPr>
    </w:p>
    <w:p w14:paraId="5015E071" w14:textId="77777777" w:rsidR="00C4171E" w:rsidRDefault="00B81244" w:rsidP="00952AD6">
      <w:pPr>
        <w:pStyle w:val="ListParagraph"/>
        <w:spacing w:after="120" w:line="240" w:lineRule="auto"/>
        <w:ind w:left="0"/>
        <w:jc w:val="both"/>
        <w:rPr>
          <w:rFonts w:ascii="Times New Roman" w:hAnsi="Times New Roman" w:cs="Times New Roman"/>
          <w:b/>
          <w:bCs/>
        </w:rPr>
      </w:pPr>
      <w:r>
        <w:rPr>
          <w:rFonts w:ascii="Times New Roman" w:hAnsi="Times New Roman" w:cs="Times New Roman"/>
          <w:b/>
          <w:bCs/>
        </w:rPr>
        <w:t>Development</w:t>
      </w:r>
    </w:p>
    <w:p w14:paraId="72504163" w14:textId="77777777" w:rsidR="00400D1B" w:rsidRPr="00C4171E" w:rsidRDefault="00400D1B" w:rsidP="00952AD6">
      <w:pPr>
        <w:pStyle w:val="ListParagraph"/>
        <w:spacing w:after="120" w:line="240" w:lineRule="auto"/>
        <w:ind w:left="0" w:firstLine="567"/>
        <w:jc w:val="both"/>
        <w:rPr>
          <w:rFonts w:ascii="Times New Roman" w:hAnsi="Times New Roman" w:cs="Times New Roman"/>
          <w:b/>
          <w:bCs/>
        </w:rPr>
      </w:pPr>
      <w:r w:rsidRPr="00C4171E">
        <w:rPr>
          <w:rFonts w:ascii="Times New Roman" w:hAnsi="Times New Roman" w:cs="Times New Roman"/>
        </w:rPr>
        <w:t xml:space="preserve">Nama Pak Alam diambil dari pokok materi IPS yaitu kenampakan alam. Di dalam materi kenampakan alam </w:t>
      </w:r>
      <w:r w:rsidR="00CA5853">
        <w:rPr>
          <w:rFonts w:ascii="Times New Roman" w:hAnsi="Times New Roman" w:cs="Times New Roman"/>
        </w:rPr>
        <w:t>terdapat</w:t>
      </w:r>
      <w:r w:rsidRPr="00C4171E">
        <w:rPr>
          <w:rFonts w:ascii="Times New Roman" w:hAnsi="Times New Roman" w:cs="Times New Roman"/>
        </w:rPr>
        <w:t xml:space="preserve"> 10 kategori yaitu gunung, pegunungan, sungai, danau, pantai, dataran rendah, dataran tinggi, samudera, laut dan selat. Jumlah Kartu Pak Alam ada 40 kartu yang terdiri dari 10 kategori kenampakan alam dan setiap kategori diambil 4 yaitu:</w:t>
      </w:r>
    </w:p>
    <w:p w14:paraId="0BE97A37" w14:textId="77777777" w:rsidR="003214B5" w:rsidRDefault="004656CF" w:rsidP="00952AD6">
      <w:pPr>
        <w:spacing w:line="240" w:lineRule="auto"/>
        <w:ind w:firstLine="567"/>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5C4B899" wp14:editId="26EAADE2">
            <wp:extent cx="918376" cy="1378798"/>
            <wp:effectExtent l="0" t="0" r="0" b="0"/>
            <wp:docPr id="14" name="Picture 1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lip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29939" cy="1396158"/>
                    </a:xfrm>
                    <a:prstGeom prst="rect">
                      <a:avLst/>
                    </a:prstGeom>
                  </pic:spPr>
                </pic:pic>
              </a:graphicData>
            </a:graphic>
          </wp:inline>
        </w:drawing>
      </w:r>
    </w:p>
    <w:p w14:paraId="17023E37" w14:textId="77777777" w:rsidR="004656CF" w:rsidRDefault="004656CF" w:rsidP="00952AD6">
      <w:pPr>
        <w:spacing w:line="240" w:lineRule="auto"/>
        <w:ind w:firstLine="567"/>
        <w:jc w:val="center"/>
        <w:rPr>
          <w:rFonts w:ascii="Times New Roman" w:hAnsi="Times New Roman" w:cs="Times New Roman"/>
          <w:b/>
          <w:bCs/>
          <w:lang w:val="en-US"/>
        </w:rPr>
      </w:pPr>
      <w:r>
        <w:rPr>
          <w:rFonts w:ascii="Times New Roman" w:hAnsi="Times New Roman" w:cs="Times New Roman"/>
          <w:b/>
          <w:bCs/>
          <w:lang w:val="en-US"/>
        </w:rPr>
        <w:t xml:space="preserve">Gambar </w:t>
      </w:r>
      <w:r w:rsidR="00952AD6">
        <w:rPr>
          <w:rFonts w:ascii="Times New Roman" w:hAnsi="Times New Roman" w:cs="Times New Roman"/>
          <w:b/>
          <w:bCs/>
          <w:lang w:val="en-US"/>
        </w:rPr>
        <w:t>3</w:t>
      </w:r>
      <w:r>
        <w:rPr>
          <w:rFonts w:ascii="Times New Roman" w:hAnsi="Times New Roman" w:cs="Times New Roman"/>
          <w:b/>
          <w:bCs/>
          <w:lang w:val="en-US"/>
        </w:rPr>
        <w:t xml:space="preserve">. Tampilan Depan Kartu Pak Alam </w:t>
      </w:r>
    </w:p>
    <w:p w14:paraId="4C197A3A" w14:textId="77777777" w:rsidR="003214B5" w:rsidRPr="003214B5" w:rsidRDefault="003214B5" w:rsidP="00952AD6">
      <w:pPr>
        <w:spacing w:line="240" w:lineRule="auto"/>
        <w:ind w:firstLine="567"/>
        <w:jc w:val="both"/>
        <w:rPr>
          <w:rFonts w:ascii="Times New Roman" w:hAnsi="Times New Roman" w:cs="Times New Roman"/>
          <w:lang w:val="en-US"/>
        </w:rPr>
      </w:pPr>
      <w:r>
        <w:rPr>
          <w:rFonts w:ascii="Times New Roman" w:hAnsi="Times New Roman" w:cs="Times New Roman"/>
          <w:lang w:val="en-US"/>
        </w:rPr>
        <w:t xml:space="preserve">Penampakan depan kartu ialah gambar seorang laki-laki dengan mengenakan caping. Peneliti memakai nama Pak Alam karena bertujuan agar peserta didik mudah mengingat nama media serta Pak Alam ialah kependekan dari Kenampakan Alam yang merupakan materi pembelajaran IPS di kelas 4. Peneliti memilih gambar laki-laki bercaping </w:t>
      </w:r>
      <w:r w:rsidR="007526F3">
        <w:rPr>
          <w:rFonts w:ascii="Times New Roman" w:hAnsi="Times New Roman" w:cs="Times New Roman"/>
          <w:lang w:val="en-US"/>
        </w:rPr>
        <w:t xml:space="preserve">yang identik dengan seorang petani </w:t>
      </w:r>
      <w:r>
        <w:rPr>
          <w:rFonts w:ascii="Times New Roman" w:hAnsi="Times New Roman" w:cs="Times New Roman"/>
          <w:lang w:val="en-US"/>
        </w:rPr>
        <w:t>karena Pak artinya sebutan untuk seorang laki-laki dan caping identik dengan alam.</w:t>
      </w:r>
    </w:p>
    <w:p w14:paraId="0872F065" w14:textId="77777777" w:rsidR="002D788A" w:rsidRDefault="009F4358" w:rsidP="00952AD6">
      <w:pPr>
        <w:spacing w:line="240" w:lineRule="auto"/>
        <w:ind w:firstLine="567"/>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41D8AF3" wp14:editId="4C684991">
            <wp:extent cx="1021080" cy="1532993"/>
            <wp:effectExtent l="0" t="0" r="0" b="0"/>
            <wp:docPr id="1"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39127" cy="1560088"/>
                    </a:xfrm>
                    <a:prstGeom prst="rect">
                      <a:avLst/>
                    </a:prstGeom>
                  </pic:spPr>
                </pic:pic>
              </a:graphicData>
            </a:graphic>
          </wp:inline>
        </w:drawing>
      </w:r>
      <w:r>
        <w:rPr>
          <w:rFonts w:ascii="Times New Roman" w:hAnsi="Times New Roman" w:cs="Times New Roman"/>
          <w:noProof/>
          <w:lang w:val="en-US"/>
        </w:rPr>
        <w:drawing>
          <wp:inline distT="0" distB="0" distL="0" distR="0" wp14:anchorId="57DB2FD8" wp14:editId="0EC74817">
            <wp:extent cx="1022247" cy="1534744"/>
            <wp:effectExtent l="0" t="0" r="0" b="0"/>
            <wp:docPr id="4" name="Picture 4"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q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41028" cy="1562940"/>
                    </a:xfrm>
                    <a:prstGeom prst="rect">
                      <a:avLst/>
                    </a:prstGeom>
                  </pic:spPr>
                </pic:pic>
              </a:graphicData>
            </a:graphic>
          </wp:inline>
        </w:drawing>
      </w:r>
      <w:r>
        <w:rPr>
          <w:rFonts w:ascii="Times New Roman" w:hAnsi="Times New Roman" w:cs="Times New Roman"/>
          <w:noProof/>
          <w:lang w:val="en-US"/>
        </w:rPr>
        <w:drawing>
          <wp:inline distT="0" distB="0" distL="0" distR="0" wp14:anchorId="0E254CEF" wp14:editId="4805379A">
            <wp:extent cx="1020977" cy="1532839"/>
            <wp:effectExtent l="0" t="0" r="0" b="0"/>
            <wp:docPr id="5" name="Picture 5"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36879" cy="1556714"/>
                    </a:xfrm>
                    <a:prstGeom prst="rect">
                      <a:avLst/>
                    </a:prstGeom>
                  </pic:spPr>
                </pic:pic>
              </a:graphicData>
            </a:graphic>
          </wp:inline>
        </w:drawing>
      </w:r>
      <w:r>
        <w:rPr>
          <w:rFonts w:ascii="Times New Roman" w:hAnsi="Times New Roman" w:cs="Times New Roman"/>
          <w:noProof/>
          <w:lang w:val="en-US"/>
        </w:rPr>
        <w:drawing>
          <wp:inline distT="0" distB="0" distL="0" distR="0" wp14:anchorId="0B32F36D" wp14:editId="3CB16654">
            <wp:extent cx="1017117" cy="1527042"/>
            <wp:effectExtent l="0" t="0" r="0" b="0"/>
            <wp:docPr id="6" name="Picture 6"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phone&#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35900" cy="1555242"/>
                    </a:xfrm>
                    <a:prstGeom prst="rect">
                      <a:avLst/>
                    </a:prstGeom>
                  </pic:spPr>
                </pic:pic>
              </a:graphicData>
            </a:graphic>
          </wp:inline>
        </w:drawing>
      </w:r>
      <w:r>
        <w:rPr>
          <w:rFonts w:ascii="Times New Roman" w:hAnsi="Times New Roman" w:cs="Times New Roman"/>
          <w:noProof/>
          <w:lang w:val="en-US"/>
        </w:rPr>
        <w:drawing>
          <wp:inline distT="0" distB="0" distL="0" distR="0" wp14:anchorId="7CAF7429" wp14:editId="72084C51">
            <wp:extent cx="1018773" cy="1529526"/>
            <wp:effectExtent l="0" t="0" r="0" b="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35851" cy="1555165"/>
                    </a:xfrm>
                    <a:prstGeom prst="rect">
                      <a:avLst/>
                    </a:prstGeom>
                  </pic:spPr>
                </pic:pic>
              </a:graphicData>
            </a:graphic>
          </wp:inline>
        </w:drawing>
      </w:r>
    </w:p>
    <w:p w14:paraId="3C7D06B1" w14:textId="77777777" w:rsidR="009F4358" w:rsidRDefault="002D788A" w:rsidP="00952AD6">
      <w:pPr>
        <w:spacing w:line="240" w:lineRule="auto"/>
        <w:ind w:firstLine="567"/>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364B058" wp14:editId="08CDEF9F">
            <wp:extent cx="981008" cy="1472832"/>
            <wp:effectExtent l="0" t="0" r="0" b="0"/>
            <wp:docPr id="8" name="Picture 8" descr="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Engineering drawing&#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99504" cy="1500600"/>
                    </a:xfrm>
                    <a:prstGeom prst="rect">
                      <a:avLst/>
                    </a:prstGeom>
                  </pic:spPr>
                </pic:pic>
              </a:graphicData>
            </a:graphic>
          </wp:inline>
        </w:drawing>
      </w:r>
      <w:r>
        <w:rPr>
          <w:rFonts w:ascii="Times New Roman" w:hAnsi="Times New Roman" w:cs="Times New Roman"/>
          <w:noProof/>
          <w:lang w:val="en-US"/>
        </w:rPr>
        <w:drawing>
          <wp:inline distT="0" distB="0" distL="0" distR="0" wp14:anchorId="5F6E5D75" wp14:editId="28044246">
            <wp:extent cx="981078" cy="1472935"/>
            <wp:effectExtent l="0" t="0" r="0" b="0"/>
            <wp:docPr id="9" name="Picture 9"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97611" cy="1497757"/>
                    </a:xfrm>
                    <a:prstGeom prst="rect">
                      <a:avLst/>
                    </a:prstGeom>
                  </pic:spPr>
                </pic:pic>
              </a:graphicData>
            </a:graphic>
          </wp:inline>
        </w:drawing>
      </w:r>
      <w:r>
        <w:rPr>
          <w:rFonts w:ascii="Times New Roman" w:hAnsi="Times New Roman" w:cs="Times New Roman"/>
          <w:noProof/>
          <w:lang w:val="en-US"/>
        </w:rPr>
        <w:drawing>
          <wp:inline distT="0" distB="0" distL="0" distR="0" wp14:anchorId="466F3911" wp14:editId="33ED1F83">
            <wp:extent cx="981081" cy="1472940"/>
            <wp:effectExtent l="0" t="0" r="0" b="0"/>
            <wp:docPr id="10" name="Picture 10" descr="Q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04595" cy="1508242"/>
                    </a:xfrm>
                    <a:prstGeom prst="rect">
                      <a:avLst/>
                    </a:prstGeom>
                  </pic:spPr>
                </pic:pic>
              </a:graphicData>
            </a:graphic>
          </wp:inline>
        </w:drawing>
      </w:r>
      <w:r>
        <w:rPr>
          <w:rFonts w:ascii="Times New Roman" w:hAnsi="Times New Roman" w:cs="Times New Roman"/>
          <w:noProof/>
          <w:lang w:val="en-US"/>
        </w:rPr>
        <w:drawing>
          <wp:inline distT="0" distB="0" distL="0" distR="0" wp14:anchorId="2ADEB25E" wp14:editId="3C6D8874">
            <wp:extent cx="981690" cy="1473855"/>
            <wp:effectExtent l="0" t="0" r="0" b="0"/>
            <wp:docPr id="11" name="Picture 11" descr="A picture containing text, natur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nature, screensho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01889" cy="1504180"/>
                    </a:xfrm>
                    <a:prstGeom prst="rect">
                      <a:avLst/>
                    </a:prstGeom>
                  </pic:spPr>
                </pic:pic>
              </a:graphicData>
            </a:graphic>
          </wp:inline>
        </w:drawing>
      </w:r>
      <w:r>
        <w:rPr>
          <w:rFonts w:ascii="Times New Roman" w:hAnsi="Times New Roman" w:cs="Times New Roman"/>
          <w:noProof/>
          <w:lang w:val="en-US"/>
        </w:rPr>
        <w:drawing>
          <wp:inline distT="0" distB="0" distL="0" distR="0" wp14:anchorId="5118AED8" wp14:editId="3AF8731B">
            <wp:extent cx="979805" cy="1471026"/>
            <wp:effectExtent l="0" t="0" r="0" b="0"/>
            <wp:docPr id="12" name="Picture 12"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qr cod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99814" cy="1501066"/>
                    </a:xfrm>
                    <a:prstGeom prst="rect">
                      <a:avLst/>
                    </a:prstGeom>
                  </pic:spPr>
                </pic:pic>
              </a:graphicData>
            </a:graphic>
          </wp:inline>
        </w:drawing>
      </w:r>
    </w:p>
    <w:p w14:paraId="23769064" w14:textId="77777777" w:rsidR="00804B2B" w:rsidRPr="00804B2B" w:rsidRDefault="00804B2B" w:rsidP="00952AD6">
      <w:pPr>
        <w:spacing w:line="240" w:lineRule="auto"/>
        <w:ind w:firstLine="567"/>
        <w:jc w:val="center"/>
        <w:rPr>
          <w:rFonts w:ascii="Times New Roman" w:hAnsi="Times New Roman" w:cs="Times New Roman"/>
          <w:b/>
          <w:bCs/>
          <w:lang w:val="en-US"/>
        </w:rPr>
      </w:pPr>
      <w:r>
        <w:rPr>
          <w:rFonts w:ascii="Times New Roman" w:hAnsi="Times New Roman" w:cs="Times New Roman"/>
          <w:b/>
          <w:bCs/>
          <w:lang w:val="en-US"/>
        </w:rPr>
        <w:t xml:space="preserve">Gambar </w:t>
      </w:r>
      <w:r w:rsidR="00952AD6">
        <w:rPr>
          <w:rFonts w:ascii="Times New Roman" w:hAnsi="Times New Roman" w:cs="Times New Roman"/>
          <w:b/>
          <w:bCs/>
          <w:lang w:val="en-US"/>
        </w:rPr>
        <w:t>4</w:t>
      </w:r>
      <w:r>
        <w:rPr>
          <w:rFonts w:ascii="Times New Roman" w:hAnsi="Times New Roman" w:cs="Times New Roman"/>
          <w:b/>
          <w:bCs/>
          <w:lang w:val="en-US"/>
        </w:rPr>
        <w:t>. Konsep Desain Kartu Pak Alam</w:t>
      </w:r>
    </w:p>
    <w:p w14:paraId="168E08DF"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 xml:space="preserve">Gunung: Gunung Bromo, Gunung Merapi, Gunung Sindoro, dan Gunung Merbabu </w:t>
      </w:r>
    </w:p>
    <w:p w14:paraId="61F723DC"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Pegunungan: Pegunungan Serayu Selatan, Pegunungan Menoreh, Pegunungsn Kapur Utara, Pegunungan Bukit Barisan</w:t>
      </w:r>
    </w:p>
    <w:p w14:paraId="61278862"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Sungai: Sungai Asahan, Sungai Kapuas, Sungai Brantas, Sungai Bengawan Solo</w:t>
      </w:r>
    </w:p>
    <w:p w14:paraId="44A81329"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Danau: Danau Toba, Danau Satonda, Danau Krinci,</w:t>
      </w:r>
      <w:r>
        <w:rPr>
          <w:rFonts w:ascii="Times New Roman" w:hAnsi="Times New Roman" w:cs="Times New Roman"/>
        </w:rPr>
        <w:t xml:space="preserve"> </w:t>
      </w:r>
      <w:r w:rsidRPr="00400D1B">
        <w:rPr>
          <w:rFonts w:ascii="Times New Roman" w:hAnsi="Times New Roman" w:cs="Times New Roman"/>
        </w:rPr>
        <w:t>Danau Batur</w:t>
      </w:r>
    </w:p>
    <w:p w14:paraId="7EF3D386"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Pantai: Pantai Kuta, Pantai Parangtritis, Pantai Gili Trawangan, Pantai Pelabuhan Ratu</w:t>
      </w:r>
    </w:p>
    <w:p w14:paraId="6B06AE65"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lastRenderedPageBreak/>
        <w:t>Dataran Rendah: Dataran Rendah Cianjur, Dataran Rendah Madiun, Dataran Rendah Surakarta, Dataran Rendah Banjarmasin</w:t>
      </w:r>
    </w:p>
    <w:p w14:paraId="7A5D3620"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Dataran Rendah Tinggi: Dataran Tinggi Dieng, Dataran Tinggi Agam, Dataran Tinggi Priangan, Dataran Tinggi Minahasa</w:t>
      </w:r>
    </w:p>
    <w:p w14:paraId="64F256F2"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Samudera: Samudera Hindia, Samudera Pasifik, Samudera Atlantik, Samudera Antarktika</w:t>
      </w:r>
    </w:p>
    <w:p w14:paraId="3FFE5C5A" w14:textId="77777777" w:rsidR="00400D1B" w:rsidRPr="00400D1B"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Laut: Laut Jawa, Laut Flores, Laut Maluku, Laut Banda</w:t>
      </w:r>
    </w:p>
    <w:p w14:paraId="1C29CBC1" w14:textId="77777777" w:rsidR="00320197" w:rsidRPr="00D4391F" w:rsidRDefault="00400D1B" w:rsidP="00952AD6">
      <w:pPr>
        <w:pStyle w:val="ListParagraph"/>
        <w:numPr>
          <w:ilvl w:val="0"/>
          <w:numId w:val="4"/>
        </w:numPr>
        <w:spacing w:line="240" w:lineRule="auto"/>
        <w:ind w:left="426"/>
        <w:jc w:val="both"/>
        <w:rPr>
          <w:rFonts w:ascii="Times New Roman" w:hAnsi="Times New Roman" w:cs="Times New Roman"/>
        </w:rPr>
      </w:pPr>
      <w:r w:rsidRPr="00400D1B">
        <w:rPr>
          <w:rFonts w:ascii="Times New Roman" w:hAnsi="Times New Roman" w:cs="Times New Roman"/>
        </w:rPr>
        <w:t>Selat: Selat Bali, Selat Sunda, Selat Makassar, Selat Karimata</w:t>
      </w:r>
    </w:p>
    <w:p w14:paraId="0A7A638A" w14:textId="77777777" w:rsidR="004656CF" w:rsidRDefault="00400D1B" w:rsidP="00952AD6">
      <w:pPr>
        <w:spacing w:line="240" w:lineRule="auto"/>
        <w:ind w:left="66" w:firstLine="501"/>
        <w:jc w:val="both"/>
        <w:rPr>
          <w:rFonts w:ascii="Times New Roman" w:hAnsi="Times New Roman" w:cs="Times New Roman"/>
          <w:lang w:val="en-US"/>
        </w:rPr>
      </w:pPr>
      <w:r>
        <w:rPr>
          <w:rFonts w:ascii="Times New Roman" w:hAnsi="Times New Roman" w:cs="Times New Roman"/>
          <w:lang w:val="en-US"/>
        </w:rPr>
        <w:t>Pada s</w:t>
      </w:r>
      <w:r w:rsidRPr="00400D1B">
        <w:rPr>
          <w:rFonts w:ascii="Times New Roman" w:hAnsi="Times New Roman" w:cs="Times New Roman"/>
        </w:rPr>
        <w:t xml:space="preserve">etiap kategori </w:t>
      </w:r>
      <w:r>
        <w:rPr>
          <w:rFonts w:ascii="Times New Roman" w:hAnsi="Times New Roman" w:cs="Times New Roman"/>
          <w:lang w:val="en-US"/>
        </w:rPr>
        <w:t>terdapat</w:t>
      </w:r>
      <w:r w:rsidRPr="00400D1B">
        <w:rPr>
          <w:rFonts w:ascii="Times New Roman" w:hAnsi="Times New Roman" w:cs="Times New Roman"/>
        </w:rPr>
        <w:t xml:space="preserve"> 4 kartu. Di setiap kartu terdapat </w:t>
      </w:r>
      <w:r w:rsidRPr="00400D1B">
        <w:rPr>
          <w:rFonts w:ascii="Times New Roman" w:hAnsi="Times New Roman" w:cs="Times New Roman"/>
          <w:i/>
        </w:rPr>
        <w:t>QR code</w:t>
      </w:r>
      <w:r w:rsidRPr="00400D1B">
        <w:rPr>
          <w:rFonts w:ascii="Times New Roman" w:hAnsi="Times New Roman" w:cs="Times New Roman"/>
        </w:rPr>
        <w:t xml:space="preserve"> yang berisi materi tentang kenampakan alam yang sesuai dengan gambar kartu masing-masing.</w:t>
      </w:r>
      <w:r>
        <w:rPr>
          <w:rFonts w:ascii="Times New Roman" w:hAnsi="Times New Roman" w:cs="Times New Roman"/>
          <w:lang w:val="en-US"/>
        </w:rPr>
        <w:t xml:space="preserve"> Adapun</w:t>
      </w:r>
      <w:r w:rsidR="004656CF">
        <w:rPr>
          <w:rFonts w:ascii="Times New Roman" w:hAnsi="Times New Roman" w:cs="Times New Roman"/>
          <w:lang w:val="en-US"/>
        </w:rPr>
        <w:t xml:space="preserve"> ketika QR </w:t>
      </w:r>
      <w:r w:rsidR="004656CF">
        <w:rPr>
          <w:rFonts w:ascii="Times New Roman" w:hAnsi="Times New Roman" w:cs="Times New Roman"/>
          <w:i/>
          <w:iCs/>
          <w:lang w:val="en-US"/>
        </w:rPr>
        <w:t xml:space="preserve">code </w:t>
      </w:r>
      <w:r w:rsidR="004656CF">
        <w:rPr>
          <w:rFonts w:ascii="Times New Roman" w:hAnsi="Times New Roman" w:cs="Times New Roman"/>
          <w:lang w:val="en-US"/>
        </w:rPr>
        <w:t>discan maka mteri yang keluar adalah seperti berikut:</w:t>
      </w:r>
    </w:p>
    <w:p w14:paraId="14494FFF" w14:textId="77777777" w:rsidR="00485608" w:rsidRDefault="00485608" w:rsidP="00952AD6">
      <w:pPr>
        <w:spacing w:line="240" w:lineRule="auto"/>
        <w:ind w:left="66" w:firstLine="501"/>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8649618" wp14:editId="75DEF4E7">
            <wp:extent cx="2351761" cy="3610971"/>
            <wp:effectExtent l="0" t="0" r="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rotWithShape="1">
                    <a:blip r:embed="rId27" cstate="print">
                      <a:extLst>
                        <a:ext uri="{28A0092B-C50C-407E-A947-70E740481C1C}">
                          <a14:useLocalDpi xmlns:a14="http://schemas.microsoft.com/office/drawing/2010/main" val="0"/>
                        </a:ext>
                      </a:extLst>
                    </a:blip>
                    <a:srcRect t="9219" b="19960"/>
                    <a:stretch/>
                  </pic:blipFill>
                  <pic:spPr bwMode="auto">
                    <a:xfrm>
                      <a:off x="0" y="0"/>
                      <a:ext cx="2402189" cy="3688399"/>
                    </a:xfrm>
                    <a:prstGeom prst="rect">
                      <a:avLst/>
                    </a:prstGeom>
                    <a:ln>
                      <a:noFill/>
                    </a:ln>
                    <a:extLst>
                      <a:ext uri="{53640926-AAD7-44D8-BBD7-CCE9431645EC}">
                        <a14:shadowObscured xmlns:a14="http://schemas.microsoft.com/office/drawing/2010/main"/>
                      </a:ext>
                    </a:extLst>
                  </pic:spPr>
                </pic:pic>
              </a:graphicData>
            </a:graphic>
          </wp:inline>
        </w:drawing>
      </w:r>
    </w:p>
    <w:p w14:paraId="5B8E9937" w14:textId="77777777" w:rsidR="00485608" w:rsidRPr="00485608" w:rsidRDefault="00485608" w:rsidP="00952AD6">
      <w:pPr>
        <w:spacing w:line="240" w:lineRule="auto"/>
        <w:ind w:left="66" w:firstLine="501"/>
        <w:jc w:val="center"/>
        <w:rPr>
          <w:rFonts w:ascii="Times New Roman" w:hAnsi="Times New Roman" w:cs="Times New Roman"/>
          <w:b/>
          <w:bCs/>
          <w:lang w:val="en-US"/>
        </w:rPr>
      </w:pPr>
      <w:r>
        <w:rPr>
          <w:rFonts w:ascii="Times New Roman" w:hAnsi="Times New Roman" w:cs="Times New Roman"/>
          <w:b/>
          <w:bCs/>
          <w:lang w:val="en-US"/>
        </w:rPr>
        <w:t xml:space="preserve">Gambar </w:t>
      </w:r>
      <w:r w:rsidR="00952AD6">
        <w:rPr>
          <w:rFonts w:ascii="Times New Roman" w:hAnsi="Times New Roman" w:cs="Times New Roman"/>
          <w:b/>
          <w:bCs/>
          <w:lang w:val="en-US"/>
        </w:rPr>
        <w:t>5</w:t>
      </w:r>
      <w:r>
        <w:rPr>
          <w:rFonts w:ascii="Times New Roman" w:hAnsi="Times New Roman" w:cs="Times New Roman"/>
          <w:b/>
          <w:bCs/>
          <w:lang w:val="en-US"/>
        </w:rPr>
        <w:t xml:space="preserve">. Materi pada </w:t>
      </w:r>
      <w:r w:rsidRPr="00485608">
        <w:rPr>
          <w:rFonts w:ascii="Times New Roman" w:hAnsi="Times New Roman" w:cs="Times New Roman"/>
          <w:b/>
          <w:bCs/>
          <w:i/>
          <w:iCs/>
          <w:lang w:val="en-US"/>
        </w:rPr>
        <w:t>QR Code</w:t>
      </w:r>
      <w:r>
        <w:rPr>
          <w:rFonts w:ascii="Times New Roman" w:hAnsi="Times New Roman" w:cs="Times New Roman"/>
          <w:b/>
          <w:bCs/>
          <w:lang w:val="en-US"/>
        </w:rPr>
        <w:t xml:space="preserve"> Kartu Pak ALam</w:t>
      </w:r>
    </w:p>
    <w:p w14:paraId="0898B9F0" w14:textId="77777777" w:rsidR="00400D1B" w:rsidRPr="00400D1B" w:rsidRDefault="00400D1B" w:rsidP="00952AD6">
      <w:pPr>
        <w:spacing w:line="240" w:lineRule="auto"/>
        <w:ind w:left="66" w:firstLine="501"/>
        <w:jc w:val="both"/>
        <w:rPr>
          <w:rFonts w:ascii="Times New Roman" w:hAnsi="Times New Roman" w:cs="Times New Roman"/>
        </w:rPr>
      </w:pPr>
      <w:r>
        <w:rPr>
          <w:rFonts w:ascii="Times New Roman" w:hAnsi="Times New Roman" w:cs="Times New Roman"/>
          <w:lang w:val="en-US"/>
        </w:rPr>
        <w:t xml:space="preserve"> </w:t>
      </w:r>
      <w:r w:rsidR="004656CF">
        <w:rPr>
          <w:rFonts w:ascii="Times New Roman" w:hAnsi="Times New Roman" w:cs="Times New Roman"/>
          <w:lang w:val="en-US"/>
        </w:rPr>
        <w:t xml:space="preserve">Adapun </w:t>
      </w:r>
      <w:r>
        <w:rPr>
          <w:rFonts w:ascii="Times New Roman" w:hAnsi="Times New Roman" w:cs="Times New Roman"/>
          <w:lang w:val="en-US"/>
        </w:rPr>
        <w:t>cara memainkannya adalah sebagai berikut</w:t>
      </w:r>
      <w:r w:rsidRPr="00400D1B">
        <w:rPr>
          <w:rFonts w:ascii="Times New Roman" w:hAnsi="Times New Roman" w:cs="Times New Roman"/>
        </w:rPr>
        <w:t>:</w:t>
      </w:r>
    </w:p>
    <w:p w14:paraId="6621CF54"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Jumlah pemain adalah 4 orang</w:t>
      </w:r>
    </w:p>
    <w:p w14:paraId="3A1BAAA0"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Kocok seluruh Kartu Pak Alam</w:t>
      </w:r>
    </w:p>
    <w:p w14:paraId="526D7F2F"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 xml:space="preserve">Bagilah 4 kartu kepada setiap pemain </w:t>
      </w:r>
    </w:p>
    <w:p w14:paraId="4DB51DB8"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Tumpuk sisa kartu dalam posisi tertutup, kemudian letakkan kartu di tengah area bermain</w:t>
      </w:r>
    </w:p>
    <w:p w14:paraId="3841E80C"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Tentukan pemain yang mendapat giliran bermain pertama</w:t>
      </w:r>
    </w:p>
    <w:p w14:paraId="536FE3C8"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Disini setiap pemain diharuskan untuk mengumpulkan 1 set kartu dengan 4 kartu yang memiliki kategori yang sama</w:t>
      </w:r>
    </w:p>
    <w:p w14:paraId="06825E2E"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Pemain yang lebih dulu mengumpulkan 1 set kartu maka itulah yang menjadi pemenangnya</w:t>
      </w:r>
    </w:p>
    <w:p w14:paraId="5263BB1D"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 xml:space="preserve">Pemain pertama dapat mengambil tumpukan kartu yang ada di tengah, kemudian pemain memastikan kartu mana yang akan dikumpulkan dan pemain harus membuang salah satu kartu ke samping kanan. </w:t>
      </w:r>
    </w:p>
    <w:p w14:paraId="570E2E69"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Pemain kedua adalah pemain yang berada di samping kanan pemain pertama dan begitu pula seterusnya sampai permainan selesai putaran selalu ke samping kanan.</w:t>
      </w:r>
    </w:p>
    <w:p w14:paraId="56175B0B"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Pemain kedua bisa mengambil kartu yang telah dibuang oleh pemain sebelumnya tetapi juga bisa mengambil kartu yang ada di tengah, kemudian menentukan kartu mana yang akan dikumpulkan dan harus membuang salah satu kartu. Permainan berlangsung sama hingga permainan selesai</w:t>
      </w:r>
    </w:p>
    <w:p w14:paraId="590C9A39"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lastRenderedPageBreak/>
        <w:t>Jika sudah ada pemain yang berhasil mengumpulkan 1 set kartu maka menjadi pemenang pertama dan keluar dari area permainan, kemudian permainan berlangsung hingga mendapatkan pemenang kedua dan ketiga</w:t>
      </w:r>
    </w:p>
    <w:p w14:paraId="538565C1" w14:textId="77777777" w:rsidR="00400D1B" w:rsidRPr="00400D1B"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Pemain yang kalah adalah pemain yang tidak berhasil mengumpulkan 1 set kartu dan pemain dapat memberikan penjelasan sebisanya mengenai kartu yang dipegang</w:t>
      </w:r>
    </w:p>
    <w:p w14:paraId="3F9D9047" w14:textId="77777777" w:rsidR="00581B81" w:rsidRPr="00D61C8C" w:rsidRDefault="00400D1B" w:rsidP="00952AD6">
      <w:pPr>
        <w:pStyle w:val="ListParagraph"/>
        <w:numPr>
          <w:ilvl w:val="0"/>
          <w:numId w:val="5"/>
        </w:numPr>
        <w:spacing w:line="240" w:lineRule="auto"/>
        <w:ind w:left="426"/>
        <w:jc w:val="both"/>
        <w:rPr>
          <w:rFonts w:ascii="Times New Roman" w:hAnsi="Times New Roman" w:cs="Times New Roman"/>
        </w:rPr>
      </w:pPr>
      <w:r w:rsidRPr="00400D1B">
        <w:rPr>
          <w:rFonts w:ascii="Times New Roman" w:hAnsi="Times New Roman" w:cs="Times New Roman"/>
        </w:rPr>
        <w:t xml:space="preserve">Kartu yang dipegang oleh pemain yang kalah akan discan </w:t>
      </w:r>
      <w:r w:rsidRPr="00400D1B">
        <w:rPr>
          <w:rFonts w:ascii="Times New Roman" w:hAnsi="Times New Roman" w:cs="Times New Roman"/>
          <w:i/>
        </w:rPr>
        <w:t>QR code</w:t>
      </w:r>
      <w:r w:rsidRPr="00400D1B">
        <w:rPr>
          <w:rFonts w:ascii="Times New Roman" w:hAnsi="Times New Roman" w:cs="Times New Roman"/>
        </w:rPr>
        <w:t xml:space="preserve"> nya, kemudian semua pemain membaca dan memahami materi kenampakan alam tersebut</w:t>
      </w:r>
    </w:p>
    <w:p w14:paraId="1AB4D49A" w14:textId="77777777" w:rsidR="00D4391F" w:rsidRPr="00581B81" w:rsidRDefault="00D4391F" w:rsidP="00952AD6">
      <w:pPr>
        <w:pStyle w:val="ListParagraph"/>
        <w:spacing w:after="120" w:line="240" w:lineRule="auto"/>
        <w:ind w:left="0" w:firstLine="567"/>
        <w:jc w:val="both"/>
        <w:rPr>
          <w:rFonts w:ascii="Times New Roman" w:hAnsi="Times New Roman" w:cs="Times New Roman"/>
          <w:b/>
          <w:bCs/>
        </w:rPr>
      </w:pPr>
      <w:r>
        <w:rPr>
          <w:rFonts w:ascii="Times New Roman" w:hAnsi="Times New Roman" w:cs="Times New Roman"/>
        </w:rPr>
        <w:t xml:space="preserve">Validitas media dipakai untuk mengetahui kelayakan kartu Pak Alam. Penilaian dilakukan oleh validator media. Terdapat </w:t>
      </w:r>
      <w:r w:rsidR="00581B81">
        <w:rPr>
          <w:rFonts w:ascii="Times New Roman" w:hAnsi="Times New Roman" w:cs="Times New Roman"/>
        </w:rPr>
        <w:t>6</w:t>
      </w:r>
      <w:r>
        <w:rPr>
          <w:rFonts w:ascii="Times New Roman" w:hAnsi="Times New Roman" w:cs="Times New Roman"/>
        </w:rPr>
        <w:t xml:space="preserve"> jenis aspek media. Data yang didapat ialah sebagai berikut</w:t>
      </w:r>
    </w:p>
    <w:p w14:paraId="264CE57F" w14:textId="77777777" w:rsidR="003D2371" w:rsidRDefault="003D2371"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t xml:space="preserve">Tabel </w:t>
      </w:r>
      <w:r w:rsidR="00952AD6">
        <w:rPr>
          <w:rFonts w:ascii="Times New Roman" w:hAnsi="Times New Roman" w:cs="Times New Roman"/>
          <w:b/>
          <w:bCs/>
        </w:rPr>
        <w:t>1</w:t>
      </w:r>
    </w:p>
    <w:p w14:paraId="6F0D12E6" w14:textId="77777777" w:rsidR="003D2371" w:rsidRDefault="003D2371"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t>Penilaian Media Kartu Pak Alam oleh Ahli Medi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820"/>
        <w:gridCol w:w="2126"/>
        <w:gridCol w:w="1701"/>
      </w:tblGrid>
      <w:tr w:rsidR="00AE1CAE" w14:paraId="4088F552" w14:textId="77777777" w:rsidTr="00DB2333">
        <w:trPr>
          <w:jc w:val="center"/>
        </w:trPr>
        <w:tc>
          <w:tcPr>
            <w:tcW w:w="4820" w:type="dxa"/>
          </w:tcPr>
          <w:p w14:paraId="639AF29F" w14:textId="77777777" w:rsidR="00AE1CAE" w:rsidRDefault="00AE1CAE"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Aspek Penilaian</w:t>
            </w:r>
          </w:p>
        </w:tc>
        <w:tc>
          <w:tcPr>
            <w:tcW w:w="2126" w:type="dxa"/>
          </w:tcPr>
          <w:p w14:paraId="4A5A9B59" w14:textId="77777777" w:rsidR="00AE1CAE" w:rsidRDefault="00AE1CAE"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Presentase</w:t>
            </w:r>
          </w:p>
        </w:tc>
        <w:tc>
          <w:tcPr>
            <w:tcW w:w="1701" w:type="dxa"/>
          </w:tcPr>
          <w:p w14:paraId="11067A27" w14:textId="77777777" w:rsidR="00AE1CAE" w:rsidRDefault="00AE1CAE"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K</w:t>
            </w:r>
            <w:r w:rsidR="00F042FE">
              <w:rPr>
                <w:rFonts w:ascii="Times New Roman" w:hAnsi="Times New Roman" w:cs="Times New Roman"/>
                <w:b/>
                <w:bCs/>
                <w:lang w:val="en-US"/>
              </w:rPr>
              <w:t>ategori</w:t>
            </w:r>
          </w:p>
        </w:tc>
      </w:tr>
      <w:tr w:rsidR="00AE1CAE" w14:paraId="78745CBB" w14:textId="77777777" w:rsidTr="00DB2333">
        <w:trPr>
          <w:jc w:val="center"/>
        </w:trPr>
        <w:tc>
          <w:tcPr>
            <w:tcW w:w="4820" w:type="dxa"/>
          </w:tcPr>
          <w:p w14:paraId="61382BBF" w14:textId="77777777" w:rsidR="00AE1CAE"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Kepenulisan</w:t>
            </w:r>
          </w:p>
          <w:p w14:paraId="42F319E0" w14:textId="77777777" w:rsidR="00AE1CAE" w:rsidRDefault="00AE1CAE"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Ta</w:t>
            </w:r>
            <w:r w:rsidR="00DB2333">
              <w:rPr>
                <w:rFonts w:ascii="Times New Roman" w:hAnsi="Times New Roman" w:cs="Times New Roman"/>
                <w:lang w:val="en-US"/>
              </w:rPr>
              <w:t>mpilan Media</w:t>
            </w:r>
          </w:p>
          <w:p w14:paraId="033477E7" w14:textId="77777777" w:rsidR="00AE1CAE"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Kemampuan</w:t>
            </w:r>
            <w:r w:rsidR="00AE1CAE">
              <w:rPr>
                <w:rFonts w:ascii="Times New Roman" w:hAnsi="Times New Roman" w:cs="Times New Roman"/>
                <w:lang w:val="en-US"/>
              </w:rPr>
              <w:t xml:space="preserve"> Media</w:t>
            </w:r>
          </w:p>
          <w:p w14:paraId="0EE87E03" w14:textId="77777777" w:rsidR="00DB2333"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Kualitas Media</w:t>
            </w:r>
          </w:p>
          <w:p w14:paraId="0836E933" w14:textId="77777777" w:rsidR="00DB2333"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Efisieni Media</w:t>
            </w:r>
          </w:p>
          <w:p w14:paraId="3D9D052C" w14:textId="77777777" w:rsidR="00DB2333" w:rsidRPr="00AE1CAE"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 xml:space="preserve">Penggunaan Meda Berbassis </w:t>
            </w:r>
            <w:r w:rsidRPr="00DB2333">
              <w:rPr>
                <w:rFonts w:ascii="Times New Roman" w:hAnsi="Times New Roman" w:cs="Times New Roman"/>
                <w:i/>
                <w:iCs/>
                <w:lang w:val="en-US"/>
              </w:rPr>
              <w:t>QR Code</w:t>
            </w:r>
            <w:r>
              <w:rPr>
                <w:rFonts w:ascii="Times New Roman" w:hAnsi="Times New Roman" w:cs="Times New Roman"/>
                <w:lang w:val="en-US"/>
              </w:rPr>
              <w:t xml:space="preserve"> dan </w:t>
            </w:r>
            <w:r w:rsidRPr="00DB2333">
              <w:rPr>
                <w:rFonts w:ascii="Times New Roman" w:hAnsi="Times New Roman" w:cs="Times New Roman"/>
                <w:i/>
                <w:iCs/>
                <w:lang w:val="en-US"/>
              </w:rPr>
              <w:t>Website</w:t>
            </w:r>
          </w:p>
        </w:tc>
        <w:tc>
          <w:tcPr>
            <w:tcW w:w="2126" w:type="dxa"/>
          </w:tcPr>
          <w:p w14:paraId="4BDC32F0" w14:textId="77777777" w:rsidR="00AE1CAE" w:rsidRDefault="00BD74D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3</w:t>
            </w:r>
            <w:r w:rsidR="00AE1CAE">
              <w:rPr>
                <w:rFonts w:ascii="Times New Roman" w:hAnsi="Times New Roman" w:cs="Times New Roman"/>
                <w:lang w:val="en-US"/>
              </w:rPr>
              <w:t>,</w:t>
            </w:r>
            <w:r>
              <w:rPr>
                <w:rFonts w:ascii="Times New Roman" w:hAnsi="Times New Roman" w:cs="Times New Roman"/>
                <w:lang w:val="en-US"/>
              </w:rPr>
              <w:t>3</w:t>
            </w:r>
            <w:r w:rsidR="00AE1CAE">
              <w:rPr>
                <w:rFonts w:ascii="Times New Roman" w:hAnsi="Times New Roman" w:cs="Times New Roman"/>
                <w:lang w:val="en-US"/>
              </w:rPr>
              <w:t>%</w:t>
            </w:r>
          </w:p>
          <w:p w14:paraId="599B05BD" w14:textId="77777777" w:rsidR="00AE1CAE" w:rsidRDefault="00AE1CAE"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3,3%</w:t>
            </w:r>
          </w:p>
          <w:p w14:paraId="2B381AB9" w14:textId="77777777" w:rsidR="00AE1CAE" w:rsidRDefault="00BD74D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0</w:t>
            </w:r>
            <w:r w:rsidR="00AE1CAE">
              <w:rPr>
                <w:rFonts w:ascii="Times New Roman" w:hAnsi="Times New Roman" w:cs="Times New Roman"/>
                <w:lang w:val="en-US"/>
              </w:rPr>
              <w:t>%</w:t>
            </w:r>
          </w:p>
          <w:p w14:paraId="2265F6BD" w14:textId="77777777" w:rsidR="00DB2333" w:rsidRDefault="00BD74D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80%</w:t>
            </w:r>
          </w:p>
          <w:p w14:paraId="3CB767BC" w14:textId="77777777" w:rsidR="00DB2333"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3</w:t>
            </w:r>
            <w:r w:rsidR="00BD74D1">
              <w:rPr>
                <w:rFonts w:ascii="Times New Roman" w:hAnsi="Times New Roman" w:cs="Times New Roman"/>
                <w:lang w:val="en-US"/>
              </w:rPr>
              <w:t>,3%</w:t>
            </w:r>
          </w:p>
          <w:p w14:paraId="63135E2D" w14:textId="77777777" w:rsidR="00DB2333" w:rsidRPr="00AE1CAE" w:rsidRDefault="00DB233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86,6%</w:t>
            </w:r>
          </w:p>
        </w:tc>
        <w:tc>
          <w:tcPr>
            <w:tcW w:w="1701" w:type="dxa"/>
          </w:tcPr>
          <w:p w14:paraId="7910DE1A" w14:textId="77777777" w:rsidR="00AE1CAE" w:rsidRDefault="00AE1CAE"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17259205" w14:textId="77777777" w:rsidR="00AE1CAE" w:rsidRDefault="00AE1CAE"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175F85FD" w14:textId="77777777" w:rsidR="00AE1CAE" w:rsidRDefault="00AE1CAE"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46A3E8EB" w14:textId="77777777" w:rsidR="00BD74D1" w:rsidRDefault="00BD74D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192B4715" w14:textId="77777777" w:rsidR="00BD74D1" w:rsidRDefault="00BD74D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2C529D96" w14:textId="77777777" w:rsidR="00BD74D1" w:rsidRPr="00AE1CAE" w:rsidRDefault="00BD74D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tc>
      </w:tr>
    </w:tbl>
    <w:p w14:paraId="23165896" w14:textId="77777777" w:rsidR="00AE1CAE" w:rsidRDefault="00AE1CAE" w:rsidP="00952AD6">
      <w:pPr>
        <w:spacing w:after="120" w:line="240" w:lineRule="auto"/>
        <w:rPr>
          <w:rFonts w:ascii="Times New Roman" w:hAnsi="Times New Roman" w:cs="Times New Roman"/>
          <w:b/>
          <w:bCs/>
          <w:lang w:val="en-US"/>
        </w:rPr>
      </w:pPr>
    </w:p>
    <w:p w14:paraId="2B5146A3" w14:textId="77777777" w:rsidR="00B41D2E" w:rsidRDefault="00AE1CAE" w:rsidP="00952AD6">
      <w:pPr>
        <w:pStyle w:val="ListParagraph"/>
        <w:spacing w:after="120" w:line="240" w:lineRule="auto"/>
        <w:ind w:left="0" w:firstLine="567"/>
        <w:jc w:val="both"/>
        <w:rPr>
          <w:rFonts w:ascii="Times New Roman" w:hAnsi="Times New Roman" w:cs="Times New Roman"/>
        </w:rPr>
      </w:pPr>
      <w:r w:rsidRPr="00B41D2E">
        <w:rPr>
          <w:rFonts w:ascii="Times New Roman" w:hAnsi="Times New Roman" w:cs="Times New Roman"/>
        </w:rPr>
        <w:t xml:space="preserve">Dari tabel </w:t>
      </w:r>
      <w:r w:rsidR="00161B40">
        <w:rPr>
          <w:rFonts w:ascii="Times New Roman" w:hAnsi="Times New Roman" w:cs="Times New Roman"/>
        </w:rPr>
        <w:t>1</w:t>
      </w:r>
      <w:r w:rsidRPr="00B41D2E">
        <w:rPr>
          <w:rFonts w:ascii="Times New Roman" w:hAnsi="Times New Roman" w:cs="Times New Roman"/>
        </w:rPr>
        <w:t xml:space="preserve">, didapat aspek </w:t>
      </w:r>
      <w:r w:rsidR="00581B81">
        <w:rPr>
          <w:rFonts w:ascii="Times New Roman" w:hAnsi="Times New Roman" w:cs="Times New Roman"/>
        </w:rPr>
        <w:t>kepenulisan</w:t>
      </w:r>
      <w:r w:rsidR="00F042FE" w:rsidRPr="00B41D2E">
        <w:rPr>
          <w:rFonts w:ascii="Times New Roman" w:hAnsi="Times New Roman" w:cs="Times New Roman"/>
        </w:rPr>
        <w:t xml:space="preserve"> mendapat skor rata-rata </w:t>
      </w:r>
      <w:r w:rsidR="00581B81">
        <w:rPr>
          <w:rFonts w:ascii="Times New Roman" w:hAnsi="Times New Roman" w:cs="Times New Roman"/>
        </w:rPr>
        <w:t>93</w:t>
      </w:r>
      <w:r w:rsidR="00F042FE" w:rsidRPr="00B41D2E">
        <w:rPr>
          <w:rFonts w:ascii="Times New Roman" w:hAnsi="Times New Roman" w:cs="Times New Roman"/>
        </w:rPr>
        <w:t>,</w:t>
      </w:r>
      <w:r w:rsidR="00581B81">
        <w:rPr>
          <w:rFonts w:ascii="Times New Roman" w:hAnsi="Times New Roman" w:cs="Times New Roman"/>
        </w:rPr>
        <w:t>3</w:t>
      </w:r>
      <w:r w:rsidR="00F042FE" w:rsidRPr="00B41D2E">
        <w:rPr>
          <w:rFonts w:ascii="Times New Roman" w:hAnsi="Times New Roman" w:cs="Times New Roman"/>
        </w:rPr>
        <w:t>%, berkategori sangat layak</w:t>
      </w:r>
      <w:r w:rsidR="00581B81">
        <w:rPr>
          <w:rFonts w:ascii="Times New Roman" w:hAnsi="Times New Roman" w:cs="Times New Roman"/>
        </w:rPr>
        <w:t xml:space="preserve"> Tampilan media</w:t>
      </w:r>
      <w:r w:rsidR="00F042FE" w:rsidRPr="00B41D2E">
        <w:rPr>
          <w:rFonts w:ascii="Times New Roman" w:hAnsi="Times New Roman" w:cs="Times New Roman"/>
        </w:rPr>
        <w:t xml:space="preserve"> mendapat skor 93,3%</w:t>
      </w:r>
      <w:r w:rsidR="00B906F2" w:rsidRPr="00B41D2E">
        <w:rPr>
          <w:rFonts w:ascii="Times New Roman" w:hAnsi="Times New Roman" w:cs="Times New Roman"/>
        </w:rPr>
        <w:t xml:space="preserve"> atau berkategori sangat layak</w:t>
      </w:r>
      <w:r w:rsidR="00581B81">
        <w:rPr>
          <w:rFonts w:ascii="Times New Roman" w:hAnsi="Times New Roman" w:cs="Times New Roman"/>
        </w:rPr>
        <w:t>, aspek kemampuan media mendapat skor rata-rata 90% atau berkategori sangat layak. Kualitas media mendapat skor 80% atau berkategori sangat layak. Efisiensi media mendapat skor rata-rata 86,6% atau berkategori sangat layak.</w:t>
      </w:r>
      <w:r w:rsidR="00F042FE" w:rsidRPr="00B41D2E">
        <w:rPr>
          <w:rFonts w:ascii="Times New Roman" w:hAnsi="Times New Roman" w:cs="Times New Roman"/>
        </w:rPr>
        <w:t xml:space="preserve"> </w:t>
      </w:r>
      <w:r w:rsidR="00581B81">
        <w:rPr>
          <w:rFonts w:ascii="Times New Roman" w:hAnsi="Times New Roman" w:cs="Times New Roman"/>
        </w:rPr>
        <w:t>S</w:t>
      </w:r>
      <w:r w:rsidR="00F042FE" w:rsidRPr="00B41D2E">
        <w:rPr>
          <w:rFonts w:ascii="Times New Roman" w:hAnsi="Times New Roman" w:cs="Times New Roman"/>
        </w:rPr>
        <w:t>erta penyajian media sebesar 87,5%</w:t>
      </w:r>
      <w:r w:rsidR="00B906F2" w:rsidRPr="00B41D2E">
        <w:rPr>
          <w:rFonts w:ascii="Times New Roman" w:hAnsi="Times New Roman" w:cs="Times New Roman"/>
        </w:rPr>
        <w:t xml:space="preserve"> yang berkategori sangat layak</w:t>
      </w:r>
      <w:r w:rsidR="00B41D2E" w:rsidRPr="00B41D2E">
        <w:rPr>
          <w:rFonts w:ascii="Times New Roman" w:hAnsi="Times New Roman" w:cs="Times New Roman"/>
        </w:rPr>
        <w:t>.</w:t>
      </w:r>
    </w:p>
    <w:p w14:paraId="680FB461" w14:textId="77777777" w:rsidR="00E94BF5" w:rsidRDefault="00B41D2E"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 xml:space="preserve">Dari hasil uji validitas dapat dikatan media kartu Pak Alam dapat menarik perhatian peserta didik karena </w:t>
      </w:r>
      <w:r w:rsidR="00263BDB">
        <w:rPr>
          <w:rFonts w:ascii="Times New Roman" w:hAnsi="Times New Roman" w:cs="Times New Roman"/>
        </w:rPr>
        <w:t>memiliki tampilan umum, tampilan khusus, serta penyajian media dengan kategori sangat layak maupun balid digunakan pada pembelajaran IPS sehingga peserta didik dapat belajar dengan menyenangkan dan suasana hati yang gembira. Hal tersebut sesuai dengan penelitian</w:t>
      </w:r>
      <w:r w:rsidR="00B829E9">
        <w:rPr>
          <w:rFonts w:ascii="Times New Roman" w:hAnsi="Times New Roman" w:cs="Times New Roman"/>
        </w:rPr>
        <w:t xml:space="preserve"> </w:t>
      </w:r>
      <w:r w:rsidR="004E105B">
        <w:rPr>
          <w:rFonts w:ascii="Times New Roman" w:hAnsi="Times New Roman" w:cs="Times New Roman"/>
        </w:rPr>
        <w:fldChar w:fldCharType="begin" w:fldLock="1"/>
      </w:r>
      <w:r w:rsidR="00B6581F">
        <w:rPr>
          <w:rFonts w:ascii="Times New Roman" w:hAnsi="Times New Roman" w:cs="Times New Roman"/>
        </w:rPr>
        <w:instrText>ADDIN CSL_CITATION {"citationItems":[{"id":"ITEM-1","itemData":{"author":[{"dropping-particle":"","family":"Minsih","given":"","non-dropping-particle":"","parse-names":false,"suffix":""},{"dropping-particle":"","family":"Maya","given":"Dewi","non-dropping-particle":"","parse-names":false,"suffix":""}],"container-title":"Profesi Pendidikan Dasar","id":"ITEM-1","issue":"2","issued":{"date-parts":[["2014"]]},"page":"175-181","title":"Melalui Pendekatan Savi ( Somatis , Auditori , Visual , Intelektual ) Dan Media Audio Visual Pada Siswa Kelas V Sd Negeri Ngadirejo 01 Kartasura Kabupaten Sukoharjo","type":"article-journal","volume":"1"},"uris":["http://www.mendeley.com/documents/?uuid=8390d98f-7db9-4743-82ce-63a0573749dc"]}],"mendeley":{"formattedCitation":"(Minsih &amp; Maya, 2014)","plainTextFormattedCitation":"(Minsih &amp; Maya, 2014)","previouslyFormattedCitation":"(Minsih &amp; Maya, 2014)"},"properties":{"noteIndex":0},"schema":"https://github.com/citation-style-language/schema/raw/master/csl-citation.json"}</w:instrText>
      </w:r>
      <w:r w:rsidR="004E105B">
        <w:rPr>
          <w:rFonts w:ascii="Times New Roman" w:hAnsi="Times New Roman" w:cs="Times New Roman"/>
        </w:rPr>
        <w:fldChar w:fldCharType="separate"/>
      </w:r>
      <w:r w:rsidR="002348AA" w:rsidRPr="002348AA">
        <w:rPr>
          <w:rFonts w:ascii="Times New Roman" w:hAnsi="Times New Roman" w:cs="Times New Roman"/>
          <w:noProof/>
        </w:rPr>
        <w:t>(Minsih &amp; Maya, 2014)</w:t>
      </w:r>
      <w:r w:rsidR="004E105B">
        <w:rPr>
          <w:rFonts w:ascii="Times New Roman" w:hAnsi="Times New Roman" w:cs="Times New Roman"/>
        </w:rPr>
        <w:fldChar w:fldCharType="end"/>
      </w:r>
      <w:r w:rsidR="00B829E9">
        <w:rPr>
          <w:rFonts w:ascii="Times New Roman" w:hAnsi="Times New Roman" w:cs="Times New Roman"/>
        </w:rPr>
        <w:t xml:space="preserve"> yang mengatakan penggunaan media sebagau sarana guna menjelaskan materi dengan tujuan mempermudah seseorang mendapat atau menerima pesan yang disampaikan. Pesan dalam hal tersebut berarti materi pembelajaran.</w:t>
      </w:r>
      <w:r w:rsidR="00E94BF5">
        <w:rPr>
          <w:rFonts w:ascii="Times New Roman" w:hAnsi="Times New Roman" w:cs="Times New Roman"/>
        </w:rPr>
        <w:t xml:space="preserve"> Adapun pada penelitian ini ahli media memberi beberapa saran untuk melakukan perbaikan, yakni:</w:t>
      </w:r>
    </w:p>
    <w:p w14:paraId="3D87CCEC" w14:textId="77777777" w:rsidR="00E94BF5" w:rsidRDefault="00E94BF5" w:rsidP="00952AD6">
      <w:pPr>
        <w:pStyle w:val="ListParagraph"/>
        <w:numPr>
          <w:ilvl w:val="0"/>
          <w:numId w:val="12"/>
        </w:numPr>
        <w:spacing w:after="120" w:line="240" w:lineRule="auto"/>
        <w:ind w:left="426"/>
        <w:jc w:val="both"/>
        <w:rPr>
          <w:rFonts w:ascii="Times New Roman" w:hAnsi="Times New Roman" w:cs="Times New Roman"/>
        </w:rPr>
      </w:pPr>
      <w:r>
        <w:rPr>
          <w:rFonts w:ascii="Times New Roman" w:hAnsi="Times New Roman" w:cs="Times New Roman"/>
        </w:rPr>
        <w:t>Pemilihan warna sudah meanrik</w:t>
      </w:r>
    </w:p>
    <w:p w14:paraId="1DCD51DA" w14:textId="77777777" w:rsidR="00E94BF5" w:rsidRDefault="00E94BF5" w:rsidP="00952AD6">
      <w:pPr>
        <w:pStyle w:val="ListParagraph"/>
        <w:numPr>
          <w:ilvl w:val="0"/>
          <w:numId w:val="12"/>
        </w:numPr>
        <w:spacing w:after="120" w:line="240" w:lineRule="auto"/>
        <w:ind w:left="426"/>
        <w:jc w:val="both"/>
        <w:rPr>
          <w:rFonts w:ascii="Times New Roman" w:hAnsi="Times New Roman" w:cs="Times New Roman"/>
        </w:rPr>
      </w:pPr>
      <w:r>
        <w:rPr>
          <w:rFonts w:ascii="Times New Roman" w:hAnsi="Times New Roman" w:cs="Times New Roman"/>
        </w:rPr>
        <w:t>Ukuran kartu pas</w:t>
      </w:r>
    </w:p>
    <w:p w14:paraId="68C9E30C" w14:textId="77777777" w:rsidR="00E94BF5" w:rsidRDefault="00E94BF5" w:rsidP="00952AD6">
      <w:pPr>
        <w:pStyle w:val="ListParagraph"/>
        <w:numPr>
          <w:ilvl w:val="0"/>
          <w:numId w:val="12"/>
        </w:numPr>
        <w:spacing w:after="120" w:line="240" w:lineRule="auto"/>
        <w:ind w:left="426"/>
        <w:jc w:val="both"/>
        <w:rPr>
          <w:rFonts w:ascii="Times New Roman" w:hAnsi="Times New Roman" w:cs="Times New Roman"/>
        </w:rPr>
      </w:pPr>
      <w:r>
        <w:rPr>
          <w:rFonts w:ascii="Times New Roman" w:hAnsi="Times New Roman" w:cs="Times New Roman"/>
        </w:rPr>
        <w:t>Kotak kartu kurang merekat</w:t>
      </w:r>
    </w:p>
    <w:p w14:paraId="24182ECF" w14:textId="77777777" w:rsidR="00E94BF5" w:rsidRDefault="00E94BF5" w:rsidP="00952AD6">
      <w:pPr>
        <w:pStyle w:val="ListParagraph"/>
        <w:numPr>
          <w:ilvl w:val="0"/>
          <w:numId w:val="12"/>
        </w:numPr>
        <w:spacing w:after="120" w:line="240" w:lineRule="auto"/>
        <w:ind w:left="426"/>
        <w:jc w:val="both"/>
        <w:rPr>
          <w:rFonts w:ascii="Times New Roman" w:hAnsi="Times New Roman" w:cs="Times New Roman"/>
        </w:rPr>
      </w:pPr>
      <w:r>
        <w:rPr>
          <w:rFonts w:ascii="Times New Roman" w:hAnsi="Times New Roman" w:cs="Times New Roman"/>
        </w:rPr>
        <w:t>Penambahan nama kreator di kotak kartu</w:t>
      </w:r>
    </w:p>
    <w:p w14:paraId="4EC880CF" w14:textId="77777777" w:rsidR="00EE7EF3" w:rsidRPr="00D61C8C" w:rsidRDefault="00E94BF5"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Dari masukan yang diberikan ahli media Kartu Pak Alam dapat dinyatakan sangat layak digunakan dengan merevisi media.</w:t>
      </w:r>
    </w:p>
    <w:p w14:paraId="7D025538" w14:textId="77777777" w:rsidR="00F042FE" w:rsidRPr="00EE7EF3" w:rsidRDefault="00EE7EF3" w:rsidP="00952AD6">
      <w:pPr>
        <w:pStyle w:val="ListParagraph"/>
        <w:spacing w:after="120" w:line="240" w:lineRule="auto"/>
        <w:ind w:left="0" w:firstLine="567"/>
        <w:jc w:val="both"/>
        <w:rPr>
          <w:rFonts w:ascii="Times New Roman" w:hAnsi="Times New Roman" w:cs="Times New Roman"/>
          <w:b/>
          <w:bCs/>
        </w:rPr>
      </w:pPr>
      <w:r w:rsidRPr="00EE7EF3">
        <w:rPr>
          <w:rFonts w:ascii="Times New Roman" w:hAnsi="Times New Roman" w:cs="Times New Roman"/>
        </w:rPr>
        <w:t>Ke</w:t>
      </w:r>
      <w:r>
        <w:rPr>
          <w:rFonts w:ascii="Times New Roman" w:hAnsi="Times New Roman" w:cs="Times New Roman"/>
        </w:rPr>
        <w:t>praktisan media dapat dilihat dari penggunaan pada proses pembelajaran, salah satunya ialah respon guru maupun peserta didik dengan pengisian angket. Media dapat dikatakan praktis jika memenuhi persyaratan minimal kepraktisan media</w:t>
      </w:r>
      <w:r w:rsidR="00A37BB7">
        <w:rPr>
          <w:rFonts w:ascii="Times New Roman" w:hAnsi="Times New Roman" w:cs="Times New Roman"/>
        </w:rPr>
        <w:t xml:space="preserve"> yang telah ditentukan</w:t>
      </w:r>
    </w:p>
    <w:p w14:paraId="5D8C453F" w14:textId="77777777" w:rsidR="003D2371" w:rsidRDefault="003D2371"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t xml:space="preserve">Tabel </w:t>
      </w:r>
      <w:r w:rsidR="00952AD6">
        <w:rPr>
          <w:rFonts w:ascii="Times New Roman" w:hAnsi="Times New Roman" w:cs="Times New Roman"/>
          <w:b/>
          <w:bCs/>
        </w:rPr>
        <w:t>2</w:t>
      </w:r>
    </w:p>
    <w:p w14:paraId="69495E1F" w14:textId="77777777" w:rsidR="003D2371" w:rsidRDefault="003D2371"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t>Data Respon Guru</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271"/>
        <w:gridCol w:w="1399"/>
        <w:gridCol w:w="1843"/>
      </w:tblGrid>
      <w:tr w:rsidR="00A06EDB" w14:paraId="317AF35C" w14:textId="77777777" w:rsidTr="00A06EDB">
        <w:trPr>
          <w:jc w:val="center"/>
        </w:trPr>
        <w:tc>
          <w:tcPr>
            <w:tcW w:w="4271" w:type="dxa"/>
          </w:tcPr>
          <w:p w14:paraId="3EACBC1B" w14:textId="77777777" w:rsidR="00A06EDB" w:rsidRDefault="00A06EDB"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Aspek Penilaian</w:t>
            </w:r>
          </w:p>
        </w:tc>
        <w:tc>
          <w:tcPr>
            <w:tcW w:w="1399" w:type="dxa"/>
          </w:tcPr>
          <w:p w14:paraId="03B9206B" w14:textId="77777777" w:rsidR="00A06EDB" w:rsidRDefault="00A06EDB"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Presentase</w:t>
            </w:r>
          </w:p>
        </w:tc>
        <w:tc>
          <w:tcPr>
            <w:tcW w:w="1843" w:type="dxa"/>
          </w:tcPr>
          <w:p w14:paraId="701D5CB8" w14:textId="77777777" w:rsidR="00A06EDB" w:rsidRDefault="00A06EDB"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Kategori</w:t>
            </w:r>
          </w:p>
        </w:tc>
      </w:tr>
      <w:tr w:rsidR="00A06EDB" w14:paraId="20640887" w14:textId="77777777" w:rsidTr="00A06EDB">
        <w:trPr>
          <w:jc w:val="center"/>
        </w:trPr>
        <w:tc>
          <w:tcPr>
            <w:tcW w:w="4271" w:type="dxa"/>
          </w:tcPr>
          <w:p w14:paraId="54D6D548" w14:textId="77777777" w:rsidR="00A06EDB" w:rsidRDefault="00A37BB7"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Kualitas Materi</w:t>
            </w:r>
          </w:p>
          <w:p w14:paraId="50C10239" w14:textId="77777777" w:rsidR="00A06EDB" w:rsidRDefault="00A37BB7"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Kualitas Tampilan</w:t>
            </w:r>
          </w:p>
          <w:p w14:paraId="177F2119" w14:textId="77777777" w:rsidR="00A06EDB" w:rsidRPr="00AE1CAE" w:rsidRDefault="00A37BB7"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Kualitas Media Pembelajaran</w:t>
            </w:r>
          </w:p>
        </w:tc>
        <w:tc>
          <w:tcPr>
            <w:tcW w:w="1399" w:type="dxa"/>
          </w:tcPr>
          <w:p w14:paraId="03256E23" w14:textId="77777777" w:rsidR="00A06EDB" w:rsidRDefault="00A06EDB"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8</w:t>
            </w:r>
            <w:r w:rsidR="00107279">
              <w:rPr>
                <w:rFonts w:ascii="Times New Roman" w:hAnsi="Times New Roman" w:cs="Times New Roman"/>
                <w:lang w:val="en-US"/>
              </w:rPr>
              <w:t>5</w:t>
            </w:r>
            <w:r>
              <w:rPr>
                <w:rFonts w:ascii="Times New Roman" w:hAnsi="Times New Roman" w:cs="Times New Roman"/>
                <w:lang w:val="en-US"/>
              </w:rPr>
              <w:t>,</w:t>
            </w:r>
            <w:r w:rsidR="00107279">
              <w:rPr>
                <w:rFonts w:ascii="Times New Roman" w:hAnsi="Times New Roman" w:cs="Times New Roman"/>
                <w:lang w:val="en-US"/>
              </w:rPr>
              <w:t>5</w:t>
            </w:r>
            <w:r>
              <w:rPr>
                <w:rFonts w:ascii="Times New Roman" w:hAnsi="Times New Roman" w:cs="Times New Roman"/>
                <w:lang w:val="en-US"/>
              </w:rPr>
              <w:t>%</w:t>
            </w:r>
          </w:p>
          <w:p w14:paraId="4DFEF514" w14:textId="77777777" w:rsidR="00A06EDB" w:rsidRDefault="00A06EDB"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w:t>
            </w:r>
            <w:r w:rsidR="00107279">
              <w:rPr>
                <w:rFonts w:ascii="Times New Roman" w:hAnsi="Times New Roman" w:cs="Times New Roman"/>
                <w:lang w:val="en-US"/>
              </w:rPr>
              <w:t>1</w:t>
            </w:r>
            <w:r>
              <w:rPr>
                <w:rFonts w:ascii="Times New Roman" w:hAnsi="Times New Roman" w:cs="Times New Roman"/>
                <w:lang w:val="en-US"/>
              </w:rPr>
              <w:t>,</w:t>
            </w:r>
            <w:r w:rsidR="00107279">
              <w:rPr>
                <w:rFonts w:ascii="Times New Roman" w:hAnsi="Times New Roman" w:cs="Times New Roman"/>
                <w:lang w:val="en-US"/>
              </w:rPr>
              <w:t>2</w:t>
            </w:r>
            <w:r>
              <w:rPr>
                <w:rFonts w:ascii="Times New Roman" w:hAnsi="Times New Roman" w:cs="Times New Roman"/>
                <w:lang w:val="en-US"/>
              </w:rPr>
              <w:t>%</w:t>
            </w:r>
          </w:p>
          <w:p w14:paraId="490CDB3B" w14:textId="77777777" w:rsidR="00107279" w:rsidRPr="00AE1CAE" w:rsidRDefault="00A06EDB"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8</w:t>
            </w:r>
            <w:r w:rsidR="00107279">
              <w:rPr>
                <w:rFonts w:ascii="Times New Roman" w:hAnsi="Times New Roman" w:cs="Times New Roman"/>
                <w:lang w:val="en-US"/>
              </w:rPr>
              <w:t>9</w:t>
            </w:r>
            <w:r>
              <w:rPr>
                <w:rFonts w:ascii="Times New Roman" w:hAnsi="Times New Roman" w:cs="Times New Roman"/>
                <w:lang w:val="en-US"/>
              </w:rPr>
              <w:t>,</w:t>
            </w:r>
            <w:r w:rsidR="00107279">
              <w:rPr>
                <w:rFonts w:ascii="Times New Roman" w:hAnsi="Times New Roman" w:cs="Times New Roman"/>
                <w:lang w:val="en-US"/>
              </w:rPr>
              <w:t>5</w:t>
            </w:r>
            <w:r>
              <w:rPr>
                <w:rFonts w:ascii="Times New Roman" w:hAnsi="Times New Roman" w:cs="Times New Roman"/>
                <w:lang w:val="en-US"/>
              </w:rPr>
              <w:t>%</w:t>
            </w:r>
          </w:p>
        </w:tc>
        <w:tc>
          <w:tcPr>
            <w:tcW w:w="1843" w:type="dxa"/>
          </w:tcPr>
          <w:p w14:paraId="0D43448C" w14:textId="77777777" w:rsidR="00A06EDB" w:rsidRDefault="00A06EDB"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68A967BA" w14:textId="77777777" w:rsidR="00A06EDB" w:rsidRDefault="00A06EDB"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45FD459A" w14:textId="77777777" w:rsidR="00107279" w:rsidRPr="00AE1CAE" w:rsidRDefault="00A06EDB"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tc>
      </w:tr>
    </w:tbl>
    <w:p w14:paraId="38A7E5E1" w14:textId="77777777" w:rsidR="00B906F2" w:rsidRDefault="00B906F2" w:rsidP="00952AD6">
      <w:pPr>
        <w:spacing w:after="120" w:line="240" w:lineRule="auto"/>
        <w:ind w:firstLine="567"/>
        <w:jc w:val="both"/>
        <w:rPr>
          <w:rFonts w:ascii="Times New Roman" w:hAnsi="Times New Roman" w:cs="Times New Roman"/>
          <w:lang w:val="en-US"/>
        </w:rPr>
      </w:pPr>
    </w:p>
    <w:p w14:paraId="1C2AC37B" w14:textId="77777777" w:rsidR="0039671A" w:rsidRDefault="00B906F2" w:rsidP="00952AD6">
      <w:pPr>
        <w:pStyle w:val="ListParagraph"/>
        <w:spacing w:after="120" w:line="240" w:lineRule="auto"/>
        <w:ind w:left="0" w:firstLine="567"/>
        <w:jc w:val="both"/>
        <w:rPr>
          <w:rFonts w:ascii="Times New Roman" w:hAnsi="Times New Roman" w:cs="Times New Roman"/>
        </w:rPr>
      </w:pPr>
      <w:r w:rsidRPr="00327BCE">
        <w:rPr>
          <w:rFonts w:ascii="Times New Roman" w:hAnsi="Times New Roman" w:cs="Times New Roman"/>
        </w:rPr>
        <w:t xml:space="preserve">Dari tabel </w:t>
      </w:r>
      <w:r w:rsidR="00161B40">
        <w:rPr>
          <w:rFonts w:ascii="Times New Roman" w:hAnsi="Times New Roman" w:cs="Times New Roman"/>
        </w:rPr>
        <w:t>2</w:t>
      </w:r>
      <w:r w:rsidRPr="00327BCE">
        <w:rPr>
          <w:rFonts w:ascii="Times New Roman" w:hAnsi="Times New Roman" w:cs="Times New Roman"/>
        </w:rPr>
        <w:t xml:space="preserve">, didapat aspek </w:t>
      </w:r>
      <w:r w:rsidR="0039671A">
        <w:rPr>
          <w:rFonts w:ascii="Times New Roman" w:hAnsi="Times New Roman" w:cs="Times New Roman"/>
        </w:rPr>
        <w:t>kualitas materi</w:t>
      </w:r>
      <w:r w:rsidRPr="00327BCE">
        <w:rPr>
          <w:rFonts w:ascii="Times New Roman" w:hAnsi="Times New Roman" w:cs="Times New Roman"/>
        </w:rPr>
        <w:t xml:space="preserve"> mendapat skor rata-rata 8</w:t>
      </w:r>
      <w:r w:rsidR="00107279">
        <w:rPr>
          <w:rFonts w:ascii="Times New Roman" w:hAnsi="Times New Roman" w:cs="Times New Roman"/>
        </w:rPr>
        <w:t>5</w:t>
      </w:r>
      <w:r w:rsidRPr="00327BCE">
        <w:rPr>
          <w:rFonts w:ascii="Times New Roman" w:hAnsi="Times New Roman" w:cs="Times New Roman"/>
        </w:rPr>
        <w:t>,</w:t>
      </w:r>
      <w:r w:rsidR="00107279">
        <w:rPr>
          <w:rFonts w:ascii="Times New Roman" w:hAnsi="Times New Roman" w:cs="Times New Roman"/>
        </w:rPr>
        <w:t>5</w:t>
      </w:r>
      <w:r w:rsidRPr="00327BCE">
        <w:rPr>
          <w:rFonts w:ascii="Times New Roman" w:hAnsi="Times New Roman" w:cs="Times New Roman"/>
        </w:rPr>
        <w:t xml:space="preserve">%, berkategori sangat layak. </w:t>
      </w:r>
      <w:r w:rsidR="0039671A" w:rsidRPr="00327BCE">
        <w:rPr>
          <w:rFonts w:ascii="Times New Roman" w:hAnsi="Times New Roman" w:cs="Times New Roman"/>
        </w:rPr>
        <w:t>K</w:t>
      </w:r>
      <w:r w:rsidR="0039671A">
        <w:rPr>
          <w:rFonts w:ascii="Times New Roman" w:hAnsi="Times New Roman" w:cs="Times New Roman"/>
        </w:rPr>
        <w:t>ualitas tampilan</w:t>
      </w:r>
      <w:r w:rsidRPr="00327BCE">
        <w:rPr>
          <w:rFonts w:ascii="Times New Roman" w:hAnsi="Times New Roman" w:cs="Times New Roman"/>
        </w:rPr>
        <w:t xml:space="preserve"> mendapat skor 9</w:t>
      </w:r>
      <w:r w:rsidR="00107279">
        <w:rPr>
          <w:rFonts w:ascii="Times New Roman" w:hAnsi="Times New Roman" w:cs="Times New Roman"/>
        </w:rPr>
        <w:t>1</w:t>
      </w:r>
      <w:r w:rsidRPr="00327BCE">
        <w:rPr>
          <w:rFonts w:ascii="Times New Roman" w:hAnsi="Times New Roman" w:cs="Times New Roman"/>
        </w:rPr>
        <w:t>,</w:t>
      </w:r>
      <w:r w:rsidR="00107279">
        <w:rPr>
          <w:rFonts w:ascii="Times New Roman" w:hAnsi="Times New Roman" w:cs="Times New Roman"/>
        </w:rPr>
        <w:t>2</w:t>
      </w:r>
      <w:r w:rsidRPr="00327BCE">
        <w:rPr>
          <w:rFonts w:ascii="Times New Roman" w:hAnsi="Times New Roman" w:cs="Times New Roman"/>
        </w:rPr>
        <w:t xml:space="preserve">%, berkategori sangat layak, </w:t>
      </w:r>
      <w:r w:rsidR="0039671A">
        <w:rPr>
          <w:rFonts w:ascii="Times New Roman" w:hAnsi="Times New Roman" w:cs="Times New Roman"/>
        </w:rPr>
        <w:t>kualitas media pembelajaran</w:t>
      </w:r>
      <w:r w:rsidRPr="00327BCE">
        <w:rPr>
          <w:rFonts w:ascii="Times New Roman" w:hAnsi="Times New Roman" w:cs="Times New Roman"/>
        </w:rPr>
        <w:t xml:space="preserve"> sebesar 8</w:t>
      </w:r>
      <w:r w:rsidR="00107279">
        <w:rPr>
          <w:rFonts w:ascii="Times New Roman" w:hAnsi="Times New Roman" w:cs="Times New Roman"/>
        </w:rPr>
        <w:t>9</w:t>
      </w:r>
      <w:r w:rsidRPr="00327BCE">
        <w:rPr>
          <w:rFonts w:ascii="Times New Roman" w:hAnsi="Times New Roman" w:cs="Times New Roman"/>
        </w:rPr>
        <w:t xml:space="preserve">,5%, berkategori sangat layak, </w:t>
      </w:r>
    </w:p>
    <w:p w14:paraId="2F99F7E3" w14:textId="77777777" w:rsidR="00503E19" w:rsidRPr="00D61C8C" w:rsidRDefault="0039671A"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 xml:space="preserve">Adapun </w:t>
      </w:r>
      <w:r w:rsidR="0094314F">
        <w:rPr>
          <w:rFonts w:ascii="Times New Roman" w:hAnsi="Times New Roman" w:cs="Times New Roman"/>
        </w:rPr>
        <w:t>dari</w:t>
      </w:r>
      <w:r>
        <w:rPr>
          <w:rFonts w:ascii="Times New Roman" w:hAnsi="Times New Roman" w:cs="Times New Roman"/>
        </w:rPr>
        <w:t xml:space="preserve"> penerapan media kartu Pak Alam pada pembelajaran yang dilakukan </w:t>
      </w:r>
      <w:r w:rsidR="0094314F">
        <w:rPr>
          <w:rFonts w:ascii="Times New Roman" w:hAnsi="Times New Roman" w:cs="Times New Roman"/>
        </w:rPr>
        <w:t xml:space="preserve">pada </w:t>
      </w:r>
      <w:r w:rsidR="00E55C2E">
        <w:rPr>
          <w:rFonts w:ascii="Times New Roman" w:hAnsi="Times New Roman" w:cs="Times New Roman"/>
        </w:rPr>
        <w:t>4</w:t>
      </w:r>
      <w:r w:rsidR="0094314F">
        <w:rPr>
          <w:rFonts w:ascii="Times New Roman" w:hAnsi="Times New Roman" w:cs="Times New Roman"/>
        </w:rPr>
        <w:t xml:space="preserve"> peserta didik</w:t>
      </w:r>
      <w:r w:rsidR="006C0403">
        <w:rPr>
          <w:rFonts w:ascii="Times New Roman" w:hAnsi="Times New Roman" w:cs="Times New Roman"/>
        </w:rPr>
        <w:t>.</w:t>
      </w:r>
      <w:r w:rsidR="0094314F">
        <w:rPr>
          <w:rFonts w:ascii="Times New Roman" w:hAnsi="Times New Roman" w:cs="Times New Roman"/>
        </w:rPr>
        <w:t xml:space="preserve"> Seluruh peserta didik mengatakan kartu Pak Alam memiliki media yang terintegrasi dengan </w:t>
      </w:r>
      <w:r w:rsidR="0094314F">
        <w:rPr>
          <w:rFonts w:ascii="Times New Roman" w:hAnsi="Times New Roman" w:cs="Times New Roman"/>
          <w:i/>
          <w:iCs/>
        </w:rPr>
        <w:t xml:space="preserve">website </w:t>
      </w:r>
      <w:r w:rsidR="0094314F">
        <w:rPr>
          <w:rFonts w:ascii="Times New Roman" w:hAnsi="Times New Roman" w:cs="Times New Roman"/>
        </w:rPr>
        <w:t xml:space="preserve">namun dapat dipahami secara sederhana dan mudah dipahami cara mainnya. Peneliti juga memerhatikan ketika melakukan uji coba kartu Pak Alam terdapat kelebihan, yakni menciptakn pembelajaran yang aktif. Hal tersebut sesuai dengan penelitian </w:t>
      </w:r>
      <w:r w:rsidR="004E105B">
        <w:rPr>
          <w:rFonts w:ascii="Times New Roman" w:hAnsi="Times New Roman" w:cs="Times New Roman"/>
        </w:rPr>
        <w:fldChar w:fldCharType="begin" w:fldLock="1"/>
      </w:r>
      <w:r w:rsidR="00547F4F">
        <w:rPr>
          <w:rFonts w:ascii="Times New Roman" w:hAnsi="Times New Roman" w:cs="Times New Roman"/>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dawiyah, A.","given":"R","non-dropping-particle":"","parse-names":false,"suffix":""},{"dropping-particle":"","family":"Kowiyah","given":"K","non-dropping-particle":"","parse-names":false,"suffix":""}],"container-title":"Jurnal basicedu","id":"ITEM-1","issue":"4","issued":{"date-parts":[["2021"]]},"page":"2370-2376","title":"Pengembangan Media Kartu Domino pada Pembelajaran Matematika Operasi Perkalian Siswa Sekolah Dasar","type":"article-journal","volume":"5"},"uris":["http://www.mendeley.com/documents/?uuid=d0e67f1c-32cb-4b4b-95e9-0820e40ec84b"]}],"mendeley":{"formattedCitation":"(Adawiyah, A. &amp; Kowiyah, 2021)","plainTextFormattedCitation":"(Adawiyah, A. &amp; Kowiyah, 2021)","previouslyFormattedCitation":"(Adawiyah, A. &amp; Kowiyah, 2021)"},"properties":{"noteIndex":0},"schema":"https://github.com/citation-style-language/schema/raw/master/csl-citation.json"}</w:instrText>
      </w:r>
      <w:r w:rsidR="004E105B">
        <w:rPr>
          <w:rFonts w:ascii="Times New Roman" w:hAnsi="Times New Roman" w:cs="Times New Roman"/>
        </w:rPr>
        <w:fldChar w:fldCharType="separate"/>
      </w:r>
      <w:r w:rsidR="0094314F" w:rsidRPr="0094314F">
        <w:rPr>
          <w:rFonts w:ascii="Times New Roman" w:hAnsi="Times New Roman" w:cs="Times New Roman"/>
          <w:noProof/>
        </w:rPr>
        <w:t>(Adawiyah, A. &amp; Kowiyah, 2021)</w:t>
      </w:r>
      <w:r w:rsidR="004E105B">
        <w:rPr>
          <w:rFonts w:ascii="Times New Roman" w:hAnsi="Times New Roman" w:cs="Times New Roman"/>
        </w:rPr>
        <w:fldChar w:fldCharType="end"/>
      </w:r>
      <w:r w:rsidR="0094314F">
        <w:rPr>
          <w:rFonts w:ascii="Times New Roman" w:hAnsi="Times New Roman" w:cs="Times New Roman"/>
        </w:rPr>
        <w:t xml:space="preserve"> yang menyatakan kelebihan pada permainan kartu dapat melatih otak peserta didik serta memungkinkannya </w:t>
      </w:r>
      <w:r w:rsidR="00DC66E0">
        <w:rPr>
          <w:rFonts w:ascii="Times New Roman" w:hAnsi="Times New Roman" w:cs="Times New Roman"/>
        </w:rPr>
        <w:t>untuk berpartisipasi aktif saat pembelajaran berlangsung.</w:t>
      </w:r>
    </w:p>
    <w:p w14:paraId="40C78DC4" w14:textId="77777777" w:rsidR="00C4171E" w:rsidRPr="00E94BF5" w:rsidRDefault="00C4171E" w:rsidP="00952AD6">
      <w:pPr>
        <w:pStyle w:val="ListParagraph"/>
        <w:spacing w:after="120" w:line="240" w:lineRule="auto"/>
        <w:ind w:left="0" w:firstLine="567"/>
        <w:jc w:val="both"/>
        <w:rPr>
          <w:rFonts w:ascii="Times New Roman" w:hAnsi="Times New Roman" w:cs="Times New Roman"/>
          <w:b/>
          <w:bCs/>
        </w:rPr>
      </w:pPr>
      <w:r w:rsidRPr="00503E19">
        <w:rPr>
          <w:rFonts w:ascii="Times New Roman" w:hAnsi="Times New Roman" w:cs="Times New Roman"/>
        </w:rPr>
        <w:t>Hasil dari validasi media walaupun dikatakan sangat layak, tetapi validator memberikan catatan berupa perbaikan pada media kartu Pak Alam. Hal tersebut guna media dapat disempurnakan sebelum dilakukan uji terbatas. Berikut adalah catatan perbaikan yang diberikan validator media dan dilakukan oleh peneliti</w:t>
      </w:r>
      <w:r w:rsidR="00E94BF5">
        <w:rPr>
          <w:rFonts w:ascii="Times New Roman" w:hAnsi="Times New Roman" w:cs="Times New Roman"/>
        </w:rPr>
        <w:t>.</w:t>
      </w:r>
    </w:p>
    <w:p w14:paraId="42966AED" w14:textId="77777777" w:rsidR="00C4171E" w:rsidRDefault="00C4171E" w:rsidP="00952AD6">
      <w:pPr>
        <w:pStyle w:val="ListParagraph"/>
        <w:numPr>
          <w:ilvl w:val="0"/>
          <w:numId w:val="7"/>
        </w:numPr>
        <w:spacing w:after="120" w:line="240" w:lineRule="auto"/>
        <w:ind w:left="284"/>
        <w:jc w:val="both"/>
        <w:rPr>
          <w:rFonts w:ascii="Times New Roman" w:hAnsi="Times New Roman" w:cs="Times New Roman"/>
        </w:rPr>
      </w:pPr>
      <w:r w:rsidRPr="00C4171E">
        <w:rPr>
          <w:rFonts w:ascii="Times New Roman" w:hAnsi="Times New Roman" w:cs="Times New Roman"/>
        </w:rPr>
        <w:t>Penambahan nama kreator pada</w:t>
      </w:r>
      <w:r w:rsidR="00503E19">
        <w:rPr>
          <w:rFonts w:ascii="Times New Roman" w:hAnsi="Times New Roman" w:cs="Times New Roman"/>
        </w:rPr>
        <w:t xml:space="preserve"> kotak</w:t>
      </w:r>
      <w:r w:rsidRPr="00C4171E">
        <w:rPr>
          <w:rFonts w:ascii="Times New Roman" w:hAnsi="Times New Roman" w:cs="Times New Roman"/>
        </w:rPr>
        <w:t xml:space="preserve"> kartu Pak </w:t>
      </w:r>
      <w:r w:rsidR="00E55C2E">
        <w:rPr>
          <w:rFonts w:ascii="Times New Roman" w:hAnsi="Times New Roman" w:cs="Times New Roman"/>
        </w:rPr>
        <w:t>Alam</w:t>
      </w:r>
    </w:p>
    <w:p w14:paraId="1F90CDF5" w14:textId="77777777" w:rsidR="00E55C2E" w:rsidRDefault="00E55C2E" w:rsidP="00952AD6">
      <w:pPr>
        <w:pStyle w:val="ListParagraph"/>
        <w:spacing w:after="120" w:line="240" w:lineRule="auto"/>
        <w:ind w:left="284"/>
        <w:jc w:val="center"/>
        <w:rPr>
          <w:rFonts w:ascii="Times New Roman" w:hAnsi="Times New Roman" w:cs="Times New Roman"/>
        </w:rPr>
      </w:pPr>
      <w:r>
        <w:rPr>
          <w:noProof/>
        </w:rPr>
        <w:drawing>
          <wp:inline distT="0" distB="0" distL="0" distR="0" wp14:anchorId="05662820" wp14:editId="3B1DFDCF">
            <wp:extent cx="2298357" cy="1771650"/>
            <wp:effectExtent l="19050" t="0" r="6693"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srcRect l="6156" t="26830" r="64293" b="32652"/>
                    <a:stretch/>
                  </pic:blipFill>
                  <pic:spPr bwMode="auto">
                    <a:xfrm>
                      <a:off x="0" y="0"/>
                      <a:ext cx="2298357" cy="1771650"/>
                    </a:xfrm>
                    <a:prstGeom prst="rect">
                      <a:avLst/>
                    </a:prstGeom>
                    <a:ln>
                      <a:noFill/>
                    </a:ln>
                    <a:extLst>
                      <a:ext uri="{53640926-AAD7-44D8-BBD7-CCE9431645EC}">
                        <a14:shadowObscured xmlns:a14="http://schemas.microsoft.com/office/drawing/2010/main"/>
                      </a:ext>
                    </a:extLst>
                  </pic:spPr>
                </pic:pic>
              </a:graphicData>
            </a:graphic>
          </wp:inline>
        </w:drawing>
      </w:r>
    </w:p>
    <w:p w14:paraId="1139EAE7" w14:textId="77777777" w:rsidR="00E762D1" w:rsidRPr="00E762D1" w:rsidRDefault="00E762D1" w:rsidP="00952AD6">
      <w:pPr>
        <w:pStyle w:val="ListParagraph"/>
        <w:spacing w:after="120" w:line="240" w:lineRule="auto"/>
        <w:ind w:left="284"/>
        <w:jc w:val="center"/>
        <w:rPr>
          <w:rFonts w:ascii="Times New Roman" w:hAnsi="Times New Roman" w:cs="Times New Roman"/>
          <w:b/>
          <w:bCs/>
        </w:rPr>
      </w:pPr>
      <w:r>
        <w:rPr>
          <w:rFonts w:ascii="Times New Roman" w:hAnsi="Times New Roman" w:cs="Times New Roman"/>
          <w:b/>
          <w:bCs/>
        </w:rPr>
        <w:t xml:space="preserve">Gambar 4. Revisi Produk </w:t>
      </w:r>
      <w:r w:rsidR="007526F3">
        <w:rPr>
          <w:rFonts w:ascii="Times New Roman" w:hAnsi="Times New Roman" w:cs="Times New Roman"/>
          <w:b/>
          <w:bCs/>
        </w:rPr>
        <w:t xml:space="preserve">Kotak </w:t>
      </w:r>
      <w:r>
        <w:rPr>
          <w:rFonts w:ascii="Times New Roman" w:hAnsi="Times New Roman" w:cs="Times New Roman"/>
          <w:b/>
          <w:bCs/>
        </w:rPr>
        <w:t>Kartu Pak Alam</w:t>
      </w:r>
    </w:p>
    <w:p w14:paraId="75F54A8D" w14:textId="77777777" w:rsidR="00503E19" w:rsidRDefault="00503E19" w:rsidP="00952AD6">
      <w:pPr>
        <w:pStyle w:val="ListParagraph"/>
        <w:spacing w:after="120" w:line="240" w:lineRule="auto"/>
        <w:ind w:left="0"/>
        <w:jc w:val="both"/>
        <w:rPr>
          <w:rFonts w:ascii="Times New Roman" w:hAnsi="Times New Roman" w:cs="Times New Roman"/>
          <w:b/>
          <w:bCs/>
        </w:rPr>
      </w:pPr>
    </w:p>
    <w:p w14:paraId="5E39EA9F" w14:textId="77777777" w:rsidR="00503E19" w:rsidRDefault="00D61C8C" w:rsidP="00952AD6">
      <w:pPr>
        <w:pStyle w:val="ListParagraph"/>
        <w:spacing w:after="120" w:line="240" w:lineRule="auto"/>
        <w:ind w:left="0"/>
        <w:jc w:val="both"/>
        <w:rPr>
          <w:rFonts w:ascii="Times New Roman" w:hAnsi="Times New Roman" w:cs="Times New Roman"/>
          <w:b/>
          <w:bCs/>
        </w:rPr>
      </w:pPr>
      <w:r>
        <w:rPr>
          <w:rFonts w:ascii="Times New Roman" w:hAnsi="Times New Roman" w:cs="Times New Roman"/>
          <w:b/>
          <w:bCs/>
        </w:rPr>
        <w:t>Implementation</w:t>
      </w:r>
    </w:p>
    <w:p w14:paraId="6EEAC913" w14:textId="77777777" w:rsidR="00503E19" w:rsidRDefault="00503E19"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Produk diujicobakan sec</w:t>
      </w:r>
      <w:r w:rsidR="007526F3">
        <w:rPr>
          <w:rFonts w:ascii="Times New Roman" w:hAnsi="Times New Roman" w:cs="Times New Roman"/>
        </w:rPr>
        <w:t>a</w:t>
      </w:r>
      <w:r>
        <w:rPr>
          <w:rFonts w:ascii="Times New Roman" w:hAnsi="Times New Roman" w:cs="Times New Roman"/>
        </w:rPr>
        <w:t>r</w:t>
      </w:r>
      <w:r w:rsidR="007526F3">
        <w:rPr>
          <w:rFonts w:ascii="Times New Roman" w:hAnsi="Times New Roman" w:cs="Times New Roman"/>
        </w:rPr>
        <w:t>a</w:t>
      </w:r>
      <w:r>
        <w:rPr>
          <w:rFonts w:ascii="Times New Roman" w:hAnsi="Times New Roman" w:cs="Times New Roman"/>
        </w:rPr>
        <w:t xml:space="preserve"> terbata</w:t>
      </w:r>
      <w:r w:rsidR="007526F3">
        <w:rPr>
          <w:rFonts w:ascii="Times New Roman" w:hAnsi="Times New Roman" w:cs="Times New Roman"/>
        </w:rPr>
        <w:t>s</w:t>
      </w:r>
      <w:r>
        <w:rPr>
          <w:rFonts w:ascii="Times New Roman" w:hAnsi="Times New Roman" w:cs="Times New Roman"/>
        </w:rPr>
        <w:t xml:space="preserve"> pada peserta didik kelas 4 di SDN Bakulan dengan dinilai oleh guru kelas. </w:t>
      </w:r>
      <w:r w:rsidR="00E41EDA">
        <w:rPr>
          <w:rFonts w:ascii="Times New Roman" w:hAnsi="Times New Roman" w:cs="Times New Roman"/>
        </w:rPr>
        <w:t>Penilaian dilaksanakan untuk mencari tahu kelayakan media Kartu Pak Alam ketika diterapkan pada peserta didik.</w:t>
      </w:r>
    </w:p>
    <w:p w14:paraId="4030CCA6" w14:textId="77777777" w:rsidR="00E41EDA" w:rsidRDefault="00E41EDA"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Uji coba terbatas dilakukan pada tangga</w:t>
      </w:r>
      <w:r w:rsidR="00E94BF5">
        <w:rPr>
          <w:rFonts w:ascii="Times New Roman" w:hAnsi="Times New Roman" w:cs="Times New Roman"/>
        </w:rPr>
        <w:t>l 25 April</w:t>
      </w:r>
      <w:r>
        <w:rPr>
          <w:rFonts w:ascii="Times New Roman" w:hAnsi="Times New Roman" w:cs="Times New Roman"/>
        </w:rPr>
        <w:t xml:space="preserve"> di perpustakaan. Peserta didik diberikan media Kartu Pak Alam, gawai, serta LKPD. Peserta didik dibimbing dan diberi tahu cara memainkan kartu Pak Alam. Setelah selesai diberi arahan mengenai </w:t>
      </w:r>
      <w:r w:rsidR="007526F3">
        <w:rPr>
          <w:rFonts w:ascii="Times New Roman" w:hAnsi="Times New Roman" w:cs="Times New Roman"/>
        </w:rPr>
        <w:t>c</w:t>
      </w:r>
      <w:r>
        <w:rPr>
          <w:rFonts w:ascii="Times New Roman" w:hAnsi="Times New Roman" w:cs="Times New Roman"/>
        </w:rPr>
        <w:t>ara memainkan kartu Pak Alam, peserta didik dipersilakan untuk meminkan Kartu Pak Alam</w:t>
      </w:r>
      <w:r w:rsidR="001264C2">
        <w:rPr>
          <w:rFonts w:ascii="Times New Roman" w:hAnsi="Times New Roman" w:cs="Times New Roman"/>
        </w:rPr>
        <w:t xml:space="preserve">. Pada ujung permainan ketika menyisakan satu pemain maka peserta didik melakukan </w:t>
      </w:r>
      <w:r w:rsidR="001264C2">
        <w:rPr>
          <w:rFonts w:ascii="Times New Roman" w:hAnsi="Times New Roman" w:cs="Times New Roman"/>
          <w:i/>
          <w:iCs/>
        </w:rPr>
        <w:t xml:space="preserve">scan QR code </w:t>
      </w:r>
      <w:r w:rsidR="001264C2">
        <w:rPr>
          <w:rFonts w:ascii="Times New Roman" w:hAnsi="Times New Roman" w:cs="Times New Roman"/>
        </w:rPr>
        <w:t xml:space="preserve">pada Kartu Pak Alam yang terkoneksi dengan </w:t>
      </w:r>
      <w:r w:rsidR="001264C2">
        <w:rPr>
          <w:rFonts w:ascii="Times New Roman" w:hAnsi="Times New Roman" w:cs="Times New Roman"/>
          <w:i/>
          <w:iCs/>
        </w:rPr>
        <w:t xml:space="preserve">website </w:t>
      </w:r>
      <w:r w:rsidR="001264C2">
        <w:rPr>
          <w:rFonts w:ascii="Times New Roman" w:hAnsi="Times New Roman" w:cs="Times New Roman"/>
        </w:rPr>
        <w:t xml:space="preserve">yang berisi materi. </w:t>
      </w:r>
    </w:p>
    <w:p w14:paraId="2B27C1C4" w14:textId="77777777" w:rsidR="001264C2" w:rsidRDefault="001264C2"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 xml:space="preserve">Ketika proses uji coba berlangsung, peneliti memerhatikan peserta didik dengan memberi pengawasan serta bimbingan. Sepanjang uji coba produk Kartu Pak Alam pada pembelajaran, peserta didik terlihat antusias dan aktif dalam mengikuti permainan. Adapun pada saat peserta didik diberikan LKPD dan diminta untuk mengisinya, peserta didik dapat menjawab seluruh pertanyaan yang tersedia di LKPD serta jawabannya banyak tepat sesuai arah pertanyaannya. </w:t>
      </w:r>
      <w:r w:rsidR="00C32D84">
        <w:rPr>
          <w:rFonts w:ascii="Times New Roman" w:hAnsi="Times New Roman" w:cs="Times New Roman"/>
        </w:rPr>
        <w:t>S</w:t>
      </w:r>
      <w:r w:rsidR="0090627A">
        <w:rPr>
          <w:rFonts w:ascii="Times New Roman" w:hAnsi="Times New Roman" w:cs="Times New Roman"/>
        </w:rPr>
        <w:t>etelah melakukan uji coba, peneliti mewawancarai dan meminta testimoni peserta didik terkait media Karu Pak Alam. Dari hasil wawancara, keempat peserta didik sepakat bahwa penggunaan media kartu huruf Pak Alam sangat menyenangkan karena peserta didik dapat bermain sekaligus belajar.</w:t>
      </w:r>
      <w:r w:rsidR="00247E21">
        <w:rPr>
          <w:rFonts w:ascii="Times New Roman" w:hAnsi="Times New Roman" w:cs="Times New Roman"/>
        </w:rPr>
        <w:t xml:space="preserve"> Hal tersebut didukung oleh penelitian </w:t>
      </w:r>
      <w:r w:rsidR="004E105B">
        <w:rPr>
          <w:rFonts w:ascii="Times New Roman" w:hAnsi="Times New Roman" w:cs="Times New Roman"/>
        </w:rPr>
        <w:fldChar w:fldCharType="begin" w:fldLock="1"/>
      </w:r>
      <w:r w:rsidR="00486673">
        <w:rPr>
          <w:rFonts w:ascii="Times New Roman" w:hAnsi="Times New Roman" w:cs="Times New Roman"/>
        </w:rPr>
        <w:instrText>ADDIN CSL_CITATION {"citationItems":[{"id":"ITEM-1","itemData":{"DOI":"10.25134/pedagogi.v8i1.3992","ISSN":"2614-1728","author":[{"dropping-particle":"","family":"Giwangsa","given":"Sendi Fauzi","non-dropping-particle":"","parse-names":false,"suffix":""}],"container-title":"Pedagogi: Jurnal Penelitian Pendidikan","id":"ITEM-1","issue":"1","issued":{"date-parts":[["2021"]]},"page":"40-48","title":"Pengembangan Media Kartu Kuartet Pada Pembelajaran Ips Sekolah Dasar the Development of Quartet Card Media in Learning Social Studies Elementary Schools","type":"article-journal","volume":"8"},"uris":["http://www.mendeley.com/documents/?uuid=e85a4503-a4ea-4178-ac02-4cec8dc54378"]}],"mendeley":{"formattedCitation":"(Giwangsa, 2021)","plainTextFormattedCitation":"(Giwangsa, 2021)","previouslyFormattedCitation":"(Giwangsa, 2021)"},"properties":{"noteIndex":0},"schema":"https://github.com/citation-style-language/schema/raw/master/csl-citation.json"}</w:instrText>
      </w:r>
      <w:r w:rsidR="004E105B">
        <w:rPr>
          <w:rFonts w:ascii="Times New Roman" w:hAnsi="Times New Roman" w:cs="Times New Roman"/>
        </w:rPr>
        <w:fldChar w:fldCharType="separate"/>
      </w:r>
      <w:r w:rsidR="00547F4F" w:rsidRPr="00547F4F">
        <w:rPr>
          <w:rFonts w:ascii="Times New Roman" w:hAnsi="Times New Roman" w:cs="Times New Roman"/>
          <w:noProof/>
        </w:rPr>
        <w:t>(Giwangsa, 2021)</w:t>
      </w:r>
      <w:r w:rsidR="004E105B">
        <w:rPr>
          <w:rFonts w:ascii="Times New Roman" w:hAnsi="Times New Roman" w:cs="Times New Roman"/>
        </w:rPr>
        <w:fldChar w:fldCharType="end"/>
      </w:r>
      <w:r w:rsidR="00820E81">
        <w:rPr>
          <w:rFonts w:ascii="Times New Roman" w:hAnsi="Times New Roman" w:cs="Times New Roman"/>
        </w:rPr>
        <w:t xml:space="preserve"> yang menyatakan permainan media kartu pada pembelajaran dapat meningkatkan motivasi belajar IPS di sekolah dasar. Bagi guru, media kartu yang dimainkan pada proses pembelajaran dapat mempermudah penyampaian materi kepada peserta didik.</w:t>
      </w:r>
    </w:p>
    <w:p w14:paraId="2F413E4B" w14:textId="77777777" w:rsidR="00820E81" w:rsidRDefault="00C32D84"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S</w:t>
      </w:r>
      <w:r w:rsidR="00820E81">
        <w:rPr>
          <w:rFonts w:ascii="Times New Roman" w:hAnsi="Times New Roman" w:cs="Times New Roman"/>
        </w:rPr>
        <w:t>etelah dilakukan</w:t>
      </w:r>
      <w:r w:rsidR="003D2371">
        <w:rPr>
          <w:rFonts w:ascii="Times New Roman" w:hAnsi="Times New Roman" w:cs="Times New Roman"/>
        </w:rPr>
        <w:t xml:space="preserve"> uji coba terbatas, peneliti meminta guru kelas untuk melakukan penilaian terhadap kelayakan media saat diterapkan pada peserta didik saat kegiatan pembelajaran. Berikut hasil dari penilaian ahli praktisi.</w:t>
      </w:r>
    </w:p>
    <w:p w14:paraId="74FF7EA9" w14:textId="77777777" w:rsidR="00952AD6" w:rsidRDefault="00952AD6" w:rsidP="00952AD6">
      <w:pPr>
        <w:pStyle w:val="ListParagraph"/>
        <w:spacing w:after="120" w:line="240" w:lineRule="auto"/>
        <w:ind w:left="0" w:firstLine="567"/>
        <w:jc w:val="both"/>
        <w:rPr>
          <w:rFonts w:ascii="Times New Roman" w:hAnsi="Times New Roman" w:cs="Times New Roman"/>
        </w:rPr>
      </w:pPr>
    </w:p>
    <w:p w14:paraId="08AB1B2D" w14:textId="77777777" w:rsidR="00952AD6" w:rsidRDefault="00952AD6" w:rsidP="00952AD6">
      <w:pPr>
        <w:pStyle w:val="ListParagraph"/>
        <w:spacing w:after="120" w:line="240" w:lineRule="auto"/>
        <w:ind w:left="0" w:firstLine="567"/>
        <w:jc w:val="both"/>
        <w:rPr>
          <w:rFonts w:ascii="Times New Roman" w:hAnsi="Times New Roman" w:cs="Times New Roman"/>
        </w:rPr>
      </w:pPr>
    </w:p>
    <w:p w14:paraId="273E318A" w14:textId="77777777" w:rsidR="00952AD6" w:rsidRDefault="00952AD6" w:rsidP="00952AD6">
      <w:pPr>
        <w:pStyle w:val="ListParagraph"/>
        <w:spacing w:after="120" w:line="240" w:lineRule="auto"/>
        <w:ind w:left="0" w:firstLine="567"/>
        <w:jc w:val="both"/>
        <w:rPr>
          <w:rFonts w:ascii="Times New Roman" w:hAnsi="Times New Roman" w:cs="Times New Roman"/>
        </w:rPr>
      </w:pPr>
    </w:p>
    <w:p w14:paraId="17FF4AB6" w14:textId="77777777" w:rsidR="00952AD6" w:rsidRDefault="00952AD6" w:rsidP="00952AD6">
      <w:pPr>
        <w:pStyle w:val="ListParagraph"/>
        <w:spacing w:after="120" w:line="240" w:lineRule="auto"/>
        <w:ind w:left="0" w:firstLine="567"/>
        <w:jc w:val="both"/>
        <w:rPr>
          <w:rFonts w:ascii="Times New Roman" w:hAnsi="Times New Roman" w:cs="Times New Roman"/>
        </w:rPr>
      </w:pPr>
    </w:p>
    <w:p w14:paraId="37E1D7D9" w14:textId="77777777" w:rsidR="003D2371" w:rsidRDefault="003D2371"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t xml:space="preserve">Tabel </w:t>
      </w:r>
      <w:r w:rsidR="00952AD6">
        <w:rPr>
          <w:rFonts w:ascii="Times New Roman" w:hAnsi="Times New Roman" w:cs="Times New Roman"/>
          <w:b/>
          <w:bCs/>
        </w:rPr>
        <w:t>3</w:t>
      </w:r>
    </w:p>
    <w:p w14:paraId="6E226E5B" w14:textId="77777777" w:rsidR="003D2371" w:rsidRDefault="003D2371" w:rsidP="00952AD6">
      <w:pPr>
        <w:pStyle w:val="ListParagraph"/>
        <w:spacing w:after="120" w:line="240" w:lineRule="auto"/>
        <w:ind w:left="0" w:firstLine="567"/>
        <w:jc w:val="center"/>
        <w:rPr>
          <w:rFonts w:ascii="Times New Roman" w:hAnsi="Times New Roman" w:cs="Times New Roman"/>
          <w:b/>
          <w:bCs/>
        </w:rPr>
      </w:pPr>
      <w:r>
        <w:rPr>
          <w:rFonts w:ascii="Times New Roman" w:hAnsi="Times New Roman" w:cs="Times New Roman"/>
          <w:b/>
          <w:bCs/>
        </w:rPr>
        <w:t>Penilaian Media Kartu Pak Alam oleh Prakti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271"/>
        <w:gridCol w:w="1399"/>
        <w:gridCol w:w="1843"/>
      </w:tblGrid>
      <w:tr w:rsidR="003D2371" w14:paraId="1A55394B" w14:textId="77777777" w:rsidTr="00BF6B88">
        <w:trPr>
          <w:jc w:val="center"/>
        </w:trPr>
        <w:tc>
          <w:tcPr>
            <w:tcW w:w="4271" w:type="dxa"/>
          </w:tcPr>
          <w:p w14:paraId="39F080AF" w14:textId="77777777" w:rsidR="003D2371" w:rsidRDefault="003D2371"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Aspek Penilaian</w:t>
            </w:r>
          </w:p>
        </w:tc>
        <w:tc>
          <w:tcPr>
            <w:tcW w:w="1399" w:type="dxa"/>
          </w:tcPr>
          <w:p w14:paraId="5A859B81" w14:textId="77777777" w:rsidR="003D2371" w:rsidRDefault="003D2371"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Presentase</w:t>
            </w:r>
          </w:p>
        </w:tc>
        <w:tc>
          <w:tcPr>
            <w:tcW w:w="1843" w:type="dxa"/>
          </w:tcPr>
          <w:p w14:paraId="52AB8D36" w14:textId="77777777" w:rsidR="003D2371" w:rsidRDefault="003D2371" w:rsidP="00952AD6">
            <w:pPr>
              <w:spacing w:after="120" w:line="240" w:lineRule="auto"/>
              <w:jc w:val="center"/>
              <w:rPr>
                <w:rFonts w:ascii="Times New Roman" w:hAnsi="Times New Roman" w:cs="Times New Roman"/>
                <w:b/>
                <w:bCs/>
                <w:lang w:val="en-US"/>
              </w:rPr>
            </w:pPr>
            <w:r>
              <w:rPr>
                <w:rFonts w:ascii="Times New Roman" w:hAnsi="Times New Roman" w:cs="Times New Roman"/>
                <w:b/>
                <w:bCs/>
                <w:lang w:val="en-US"/>
              </w:rPr>
              <w:t>Kategori</w:t>
            </w:r>
          </w:p>
        </w:tc>
      </w:tr>
      <w:tr w:rsidR="003D2371" w14:paraId="079A6ED3" w14:textId="77777777" w:rsidTr="00BF6B88">
        <w:trPr>
          <w:jc w:val="center"/>
        </w:trPr>
        <w:tc>
          <w:tcPr>
            <w:tcW w:w="4271" w:type="dxa"/>
          </w:tcPr>
          <w:p w14:paraId="5283C292" w14:textId="77777777" w:rsidR="003D2371" w:rsidRDefault="007D1E6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Penggunaan Media</w:t>
            </w:r>
          </w:p>
          <w:p w14:paraId="23CC2A17" w14:textId="77777777" w:rsidR="003D2371" w:rsidRDefault="007D1E6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Tampilan Media</w:t>
            </w:r>
          </w:p>
          <w:p w14:paraId="6A778008" w14:textId="77777777" w:rsidR="003D2371" w:rsidRPr="00AE1CAE" w:rsidRDefault="007D1E6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Relevansi Materi</w:t>
            </w:r>
          </w:p>
        </w:tc>
        <w:tc>
          <w:tcPr>
            <w:tcW w:w="1399" w:type="dxa"/>
          </w:tcPr>
          <w:p w14:paraId="05779E48" w14:textId="77777777" w:rsidR="003D2371" w:rsidRDefault="003D237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8</w:t>
            </w:r>
            <w:r w:rsidR="007D1E63">
              <w:rPr>
                <w:rFonts w:ascii="Times New Roman" w:hAnsi="Times New Roman" w:cs="Times New Roman"/>
                <w:lang w:val="en-US"/>
              </w:rPr>
              <w:t>5</w:t>
            </w:r>
            <w:r>
              <w:rPr>
                <w:rFonts w:ascii="Times New Roman" w:hAnsi="Times New Roman" w:cs="Times New Roman"/>
                <w:lang w:val="en-US"/>
              </w:rPr>
              <w:t>,5%</w:t>
            </w:r>
          </w:p>
          <w:p w14:paraId="58FFEECC" w14:textId="77777777" w:rsidR="003D2371" w:rsidRDefault="003D237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w:t>
            </w:r>
            <w:r w:rsidR="007D1E63">
              <w:rPr>
                <w:rFonts w:ascii="Times New Roman" w:hAnsi="Times New Roman" w:cs="Times New Roman"/>
                <w:lang w:val="en-US"/>
              </w:rPr>
              <w:t>3</w:t>
            </w:r>
            <w:r>
              <w:rPr>
                <w:rFonts w:ascii="Times New Roman" w:hAnsi="Times New Roman" w:cs="Times New Roman"/>
                <w:lang w:val="en-US"/>
              </w:rPr>
              <w:t>,</w:t>
            </w:r>
            <w:r w:rsidR="007D1E63">
              <w:rPr>
                <w:rFonts w:ascii="Times New Roman" w:hAnsi="Times New Roman" w:cs="Times New Roman"/>
                <w:lang w:val="en-US"/>
              </w:rPr>
              <w:t>3</w:t>
            </w:r>
            <w:r>
              <w:rPr>
                <w:rFonts w:ascii="Times New Roman" w:hAnsi="Times New Roman" w:cs="Times New Roman"/>
                <w:lang w:val="en-US"/>
              </w:rPr>
              <w:t>%</w:t>
            </w:r>
          </w:p>
          <w:p w14:paraId="6D78DC40" w14:textId="77777777" w:rsidR="003D2371" w:rsidRPr="00AE1CAE" w:rsidRDefault="007D1E63"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90</w:t>
            </w:r>
            <w:r w:rsidR="003D2371">
              <w:rPr>
                <w:rFonts w:ascii="Times New Roman" w:hAnsi="Times New Roman" w:cs="Times New Roman"/>
                <w:lang w:val="en-US"/>
              </w:rPr>
              <w:t>%</w:t>
            </w:r>
          </w:p>
        </w:tc>
        <w:tc>
          <w:tcPr>
            <w:tcW w:w="1843" w:type="dxa"/>
          </w:tcPr>
          <w:p w14:paraId="50A682C7" w14:textId="77777777" w:rsidR="003D2371" w:rsidRDefault="003D237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1EF3EC21" w14:textId="77777777" w:rsidR="003D2371" w:rsidRDefault="003D237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p w14:paraId="0EB66DAE" w14:textId="77777777" w:rsidR="003D2371" w:rsidRPr="00AE1CAE" w:rsidRDefault="003D2371" w:rsidP="00952AD6">
            <w:pPr>
              <w:spacing w:after="120" w:line="240" w:lineRule="auto"/>
              <w:jc w:val="center"/>
              <w:rPr>
                <w:rFonts w:ascii="Times New Roman" w:hAnsi="Times New Roman" w:cs="Times New Roman"/>
                <w:lang w:val="en-US"/>
              </w:rPr>
            </w:pPr>
            <w:r>
              <w:rPr>
                <w:rFonts w:ascii="Times New Roman" w:hAnsi="Times New Roman" w:cs="Times New Roman"/>
                <w:lang w:val="en-US"/>
              </w:rPr>
              <w:t>Sangat Layak</w:t>
            </w:r>
          </w:p>
        </w:tc>
      </w:tr>
    </w:tbl>
    <w:p w14:paraId="4A9A5A7C" w14:textId="77777777" w:rsidR="007D1E63" w:rsidRDefault="007D1E63"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 xml:space="preserve">Dari tabel 5, aspek penggunaan media mendapat presentase skor rata-rata sebesear 85,5% dengan kategori sangat layak. Penilaian tersebut mencakup komponen kejelasan petunjuk peraturan permainan kartu pada media Kartu Pak Alam, kemudian penggunaan media cocok dengan karakteristik peserta didik kelas 4 SD. Pada aspek tampilan media mendapat skor rata-rata sebesar 93,3% berkategori sangat layak. </w:t>
      </w:r>
      <w:r w:rsidR="009C7088">
        <w:rPr>
          <w:rFonts w:ascii="Times New Roman" w:hAnsi="Times New Roman" w:cs="Times New Roman"/>
        </w:rPr>
        <w:t xml:space="preserve">Penilaian tersebut mencakup tampilan kartu yang menarik, tulisan terbaca, tampilan </w:t>
      </w:r>
      <w:r w:rsidR="009C7088" w:rsidRPr="009C7088">
        <w:rPr>
          <w:rFonts w:ascii="Times New Roman" w:hAnsi="Times New Roman" w:cs="Times New Roman"/>
          <w:i/>
          <w:iCs/>
        </w:rPr>
        <w:t>website</w:t>
      </w:r>
      <w:r w:rsidR="009C7088">
        <w:rPr>
          <w:rFonts w:ascii="Times New Roman" w:hAnsi="Times New Roman" w:cs="Times New Roman"/>
        </w:rPr>
        <w:t xml:space="preserve"> menarik serta tulisan yang terdapat pada </w:t>
      </w:r>
      <w:r w:rsidR="009C7088">
        <w:rPr>
          <w:rFonts w:ascii="Times New Roman" w:hAnsi="Times New Roman" w:cs="Times New Roman"/>
          <w:i/>
          <w:iCs/>
        </w:rPr>
        <w:t>website</w:t>
      </w:r>
      <w:r w:rsidR="009C7088">
        <w:rPr>
          <w:rFonts w:ascii="Times New Roman" w:hAnsi="Times New Roman" w:cs="Times New Roman"/>
        </w:rPr>
        <w:t xml:space="preserve"> juga terbaca. Pada aspek relevansi materi mendapat skor rata-rata 90% berkategori sangat layak. Penilaian terebut mencakup relevansi dengan KI maupu KD. Dari hail penilaian ahli praktii maka dinyatakan media Kartu Pak Alam layak dipakai pada pembelajaran tanpa revisi.</w:t>
      </w:r>
    </w:p>
    <w:p w14:paraId="1E8E2BFA" w14:textId="77777777" w:rsidR="009C7088" w:rsidRPr="009C7088" w:rsidRDefault="00546298" w:rsidP="00952AD6">
      <w:pPr>
        <w:pStyle w:val="ListParagraph"/>
        <w:spacing w:after="120" w:line="240" w:lineRule="auto"/>
        <w:ind w:left="0" w:firstLine="567"/>
        <w:jc w:val="both"/>
        <w:rPr>
          <w:rFonts w:ascii="Times New Roman" w:hAnsi="Times New Roman" w:cs="Times New Roman"/>
        </w:rPr>
      </w:pPr>
      <w:r>
        <w:rPr>
          <w:rFonts w:ascii="Times New Roman" w:hAnsi="Times New Roman" w:cs="Times New Roman"/>
        </w:rPr>
        <w:t>Dari hasil uji kelayakan oleh ahli prakti</w:t>
      </w:r>
      <w:r w:rsidR="00F678F0">
        <w:rPr>
          <w:rFonts w:ascii="Times New Roman" w:hAnsi="Times New Roman" w:cs="Times New Roman"/>
        </w:rPr>
        <w:t>s</w:t>
      </w:r>
      <w:r>
        <w:rPr>
          <w:rFonts w:ascii="Times New Roman" w:hAnsi="Times New Roman" w:cs="Times New Roman"/>
        </w:rPr>
        <w:t>i serta respon peserta didik saat proses pembelajaran maupun wawancara dapat dikatakan bahwa media Kartu Pak Alam dapat dipakai sebagai salah satu alternatif media pembelajaran materi kenampakan alam. Hal tersebut didukun</w:t>
      </w:r>
      <w:r w:rsidR="00C32D84">
        <w:rPr>
          <w:rFonts w:ascii="Times New Roman" w:hAnsi="Times New Roman" w:cs="Times New Roman"/>
        </w:rPr>
        <w:t>g</w:t>
      </w:r>
      <w:r>
        <w:rPr>
          <w:rFonts w:ascii="Times New Roman" w:hAnsi="Times New Roman" w:cs="Times New Roman"/>
        </w:rPr>
        <w:t xml:space="preserve"> oleh penelitian </w:t>
      </w:r>
      <w:r w:rsidR="004E105B">
        <w:rPr>
          <w:rFonts w:ascii="Times New Roman" w:hAnsi="Times New Roman" w:cs="Times New Roman"/>
        </w:rPr>
        <w:fldChar w:fldCharType="begin" w:fldLock="1"/>
      </w:r>
      <w:r w:rsidR="0034597F">
        <w:rPr>
          <w:rFonts w:ascii="Times New Roman" w:hAnsi="Times New Roman" w:cs="Times New Roman"/>
        </w:rPr>
        <w:instrText>ADDIN CSL_CITATION {"citationItems":[{"id":"ITEM-1","itemData":{"abstract":"Terbatasnya media yang dalam pembelajaran serta problematika yang dialami oleh guru untuk membuat sebuah media mendorong peneliti untuk melakukan penelitian ini. Penelitian ini bertujuan untuk mendeskripsikan pengembangan dan kelayakan media Kartu Loker pada Materi Keragaman Suku Bangsa dan Budaya melalui respon siswa, guru, validasi media dan materi, serta hasil tes yang diberikan kepada siswa. Penelitian ini menggunakan metode penelitian dan pengembangan yang telah diadopsi oleh Sugiyono. Hasil penelitian menunjukkan media Kartu Loker mendapat presentase 90% dari rata-rata validasi media, 89% dari rata-rata respon siswa dan guru pada uji coba produk dan pemakaian. Nilai tes diperoleh te&gt;tt (7,114 &gt; 2,063) pada taraf 5% yang berarti mengalami kenaikan yang signifikan.","author":[{"dropping-particle":"","family":"Azizah","given":"Ayunda Rifta","non-dropping-particle":"","parse-names":false,"suffix":""}],"container-title":"Jurnal Penelitian Pendidikan Guru Sekolah Dasar","id":"ITEM-1","issue":"2","issued":{"date-parts":[["2019"]]},"page":"1-11","title":"Pengembangan Media Kartu Loker dalam Pembelajaran IPS Materi Keragaman Suku Bangsa dan Budaya Kelas IV","type":"article-journal","volume":"7"},"uris":["http://www.mendeley.com/documents/?uuid=7a943ca9-d9a4-4099-a3aa-8f001865466a"]}],"mendeley":{"formattedCitation":"(Azizah, 2019)","plainTextFormattedCitation":"(Azizah, 2019)","previouslyFormattedCitation":"(Azizah, 2019)"},"properties":{"noteIndex":0},"schema":"https://github.com/citation-style-language/schema/raw/master/csl-citation.json"}</w:instrText>
      </w:r>
      <w:r w:rsidR="004E105B">
        <w:rPr>
          <w:rFonts w:ascii="Times New Roman" w:hAnsi="Times New Roman" w:cs="Times New Roman"/>
        </w:rPr>
        <w:fldChar w:fldCharType="separate"/>
      </w:r>
      <w:r w:rsidR="00486673" w:rsidRPr="00486673">
        <w:rPr>
          <w:rFonts w:ascii="Times New Roman" w:hAnsi="Times New Roman" w:cs="Times New Roman"/>
          <w:noProof/>
        </w:rPr>
        <w:t>(Azizah, 2019)</w:t>
      </w:r>
      <w:r w:rsidR="004E105B">
        <w:rPr>
          <w:rFonts w:ascii="Times New Roman" w:hAnsi="Times New Roman" w:cs="Times New Roman"/>
        </w:rPr>
        <w:fldChar w:fldCharType="end"/>
      </w:r>
      <w:r>
        <w:rPr>
          <w:rFonts w:ascii="Times New Roman" w:hAnsi="Times New Roman" w:cs="Times New Roman"/>
        </w:rPr>
        <w:t xml:space="preserve">bahwa media kartu bermanfaat </w:t>
      </w:r>
      <w:r w:rsidR="0043798D">
        <w:rPr>
          <w:rFonts w:ascii="Times New Roman" w:hAnsi="Times New Roman" w:cs="Times New Roman"/>
        </w:rPr>
        <w:t>dengan terciptanya suasana pembelajaran yang bervariasi dan menyenangkan. Dampaknya peserta didik lebih tertarik mengikuri pembelajaran serta menambah hidupnya peran peserta didik dalam pembelajaran.</w:t>
      </w:r>
    </w:p>
    <w:p w14:paraId="4F39E2FF" w14:textId="77777777" w:rsidR="00D61C8C" w:rsidRPr="00D61C8C" w:rsidRDefault="00D61C8C" w:rsidP="00952AD6">
      <w:pPr>
        <w:pStyle w:val="ListParagraph"/>
        <w:spacing w:after="120" w:line="240" w:lineRule="auto"/>
        <w:ind w:left="0"/>
        <w:jc w:val="both"/>
        <w:rPr>
          <w:rFonts w:ascii="Times New Roman" w:hAnsi="Times New Roman" w:cs="Times New Roman"/>
          <w:b/>
          <w:bCs/>
        </w:rPr>
      </w:pPr>
      <w:r>
        <w:rPr>
          <w:rFonts w:ascii="Times New Roman" w:hAnsi="Times New Roman" w:cs="Times New Roman"/>
          <w:b/>
          <w:bCs/>
        </w:rPr>
        <w:t>Evaluation</w:t>
      </w:r>
    </w:p>
    <w:p w14:paraId="7AC62DEB" w14:textId="77777777" w:rsidR="004E105B" w:rsidRDefault="00247E21">
      <w:pPr>
        <w:pStyle w:val="ListParagraph"/>
        <w:spacing w:after="120" w:line="240" w:lineRule="auto"/>
        <w:ind w:left="0" w:firstLine="567"/>
        <w:jc w:val="both"/>
      </w:pPr>
      <w:r>
        <w:rPr>
          <w:rFonts w:ascii="Times New Roman" w:hAnsi="Times New Roman" w:cs="Times New Roman"/>
        </w:rPr>
        <w:t>Pada proses pengembangan media pembelajaran Kartu Pak Alam pada mata pelajaran IPS terdapat sejumlah keterba</w:t>
      </w:r>
      <w:r w:rsidR="00C32D84">
        <w:rPr>
          <w:rFonts w:ascii="Times New Roman" w:hAnsi="Times New Roman" w:cs="Times New Roman"/>
        </w:rPr>
        <w:t>ta</w:t>
      </w:r>
      <w:r>
        <w:rPr>
          <w:rFonts w:ascii="Times New Roman" w:hAnsi="Times New Roman" w:cs="Times New Roman"/>
        </w:rPr>
        <w:t xml:space="preserve">san, diantaranya 1) Pengembangan media Kartu Pak Alam dibatasi sampai uji </w:t>
      </w:r>
      <w:r w:rsidR="0043798D">
        <w:rPr>
          <w:rFonts w:ascii="Times New Roman" w:hAnsi="Times New Roman" w:cs="Times New Roman"/>
        </w:rPr>
        <w:t>terbatas</w:t>
      </w:r>
      <w:r>
        <w:rPr>
          <w:rFonts w:ascii="Times New Roman" w:hAnsi="Times New Roman" w:cs="Times New Roman"/>
        </w:rPr>
        <w:t xml:space="preserve"> sehingga belum diketahui keefektifan media Kartu Pak Alam ketika digunakan pada pembelajaran. 2) Media Kartu Pak Alam hanya dapat digunakan pada materi kenampakan alam saja.</w:t>
      </w:r>
    </w:p>
    <w:p w14:paraId="1FDC960C" w14:textId="77777777" w:rsidR="008A0B0E" w:rsidRDefault="000A6F24" w:rsidP="00952AD6">
      <w:pPr>
        <w:spacing w:after="0"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6C74FFA2" w14:textId="77777777" w:rsidR="008A0B0E" w:rsidRDefault="009630B4" w:rsidP="00952AD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Produk yang dihasilkan dari penelitian ini ialah media pembelajaran berupa Kartu Pak Alam. Materi yang termuat pada media ini ialah materi pembelajaran kenampakan alam pada mata pelajaran Ilmu Pengetahuan Sosial sekolah dasar. Hasil validasi ahli media didapatkan hasil dengan kategori sangat layak</w:t>
      </w:r>
      <w:r w:rsidR="00C32D84">
        <w:rPr>
          <w:rFonts w:ascii="Times New Roman" w:hAnsi="Times New Roman" w:cs="Times New Roman"/>
          <w:lang w:val="en-US"/>
        </w:rPr>
        <w:t xml:space="preserve"> dan hasil validasi ahli praktisi didapatkan hasil sangat layak</w:t>
      </w:r>
      <w:r>
        <w:rPr>
          <w:rFonts w:ascii="Times New Roman" w:hAnsi="Times New Roman" w:cs="Times New Roman"/>
          <w:lang w:val="en-US"/>
        </w:rPr>
        <w:t>. Dari hasil uji validasi para ahli dapat dikatakan pengembangan media kartu Pak Alam layak digunakan dalam kegiatan pembelajaran di kelas</w:t>
      </w:r>
      <w:r w:rsidR="00107279">
        <w:rPr>
          <w:rFonts w:ascii="Times New Roman" w:hAnsi="Times New Roman" w:cs="Times New Roman"/>
          <w:lang w:val="en-US"/>
        </w:rPr>
        <w:t xml:space="preserve"> 4</w:t>
      </w:r>
      <w:r>
        <w:rPr>
          <w:rFonts w:ascii="Times New Roman" w:hAnsi="Times New Roman" w:cs="Times New Roman"/>
          <w:lang w:val="en-US"/>
        </w:rPr>
        <w:t xml:space="preserve"> sekolah dasar.</w:t>
      </w:r>
    </w:p>
    <w:p w14:paraId="5F7FC94F" w14:textId="77777777" w:rsidR="00581B81" w:rsidRPr="00581B81" w:rsidRDefault="00581B81" w:rsidP="00581B81">
      <w:pPr>
        <w:spacing w:after="0"/>
        <w:ind w:firstLine="567"/>
        <w:jc w:val="both"/>
        <w:rPr>
          <w:rFonts w:ascii="Times New Roman" w:hAnsi="Times New Roman" w:cs="Times New Roman"/>
          <w:lang w:val="en-US"/>
        </w:rPr>
      </w:pPr>
    </w:p>
    <w:p w14:paraId="445AC56C" w14:textId="77777777" w:rsidR="008A0B0E" w:rsidRDefault="000A6F24" w:rsidP="0044225B">
      <w:pPr>
        <w:spacing w:after="0"/>
        <w:jc w:val="both"/>
        <w:rPr>
          <w:rFonts w:ascii="Times New Roman" w:hAnsi="Times New Roman" w:cs="Times New Roman"/>
          <w:b/>
          <w:lang w:val="en-US"/>
        </w:rPr>
      </w:pPr>
      <w:r>
        <w:rPr>
          <w:rFonts w:ascii="Times New Roman" w:hAnsi="Times New Roman" w:cs="Times New Roman"/>
          <w:b/>
          <w:lang w:val="en-US"/>
        </w:rPr>
        <w:t>DAFTAR PUSTAKA</w:t>
      </w:r>
    </w:p>
    <w:p w14:paraId="6954A563" w14:textId="77777777" w:rsidR="004E105B" w:rsidRDefault="004E105B">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sidR="002E1EC6">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F00148" w:rsidRPr="00F00148">
        <w:rPr>
          <w:rFonts w:ascii="Times New Roman" w:hAnsi="Times New Roman" w:cs="Times New Roman"/>
          <w:noProof/>
          <w:szCs w:val="24"/>
        </w:rPr>
        <w:t xml:space="preserve">Adawiyah, A., R., &amp; Kowiyah, K. (2021). Pengembangan Media Kartu Domino pada Pembelajaran Matematika Operasi Perkalian Siswa Sekolah Dasar. </w:t>
      </w:r>
      <w:r w:rsidR="00F00148" w:rsidRPr="00F00148">
        <w:rPr>
          <w:rFonts w:ascii="Times New Roman" w:hAnsi="Times New Roman" w:cs="Times New Roman"/>
          <w:i/>
          <w:iCs/>
          <w:noProof/>
          <w:szCs w:val="24"/>
        </w:rPr>
        <w:t>Jurnal Basicedu</w:t>
      </w:r>
      <w:r w:rsidR="00F00148" w:rsidRPr="00F00148">
        <w:rPr>
          <w:rFonts w:ascii="Times New Roman" w:hAnsi="Times New Roman" w:cs="Times New Roman"/>
          <w:noProof/>
          <w:szCs w:val="24"/>
        </w:rPr>
        <w:t xml:space="preserve">, </w:t>
      </w:r>
      <w:r w:rsidR="00F00148" w:rsidRPr="00F00148">
        <w:rPr>
          <w:rFonts w:ascii="Times New Roman" w:hAnsi="Times New Roman" w:cs="Times New Roman"/>
          <w:i/>
          <w:iCs/>
          <w:noProof/>
          <w:szCs w:val="24"/>
        </w:rPr>
        <w:t>5</w:t>
      </w:r>
      <w:r w:rsidR="00F00148" w:rsidRPr="00F00148">
        <w:rPr>
          <w:rFonts w:ascii="Times New Roman" w:hAnsi="Times New Roman" w:cs="Times New Roman"/>
          <w:noProof/>
          <w:szCs w:val="24"/>
        </w:rPr>
        <w:t>(4), 2370–2376.</w:t>
      </w:r>
    </w:p>
    <w:p w14:paraId="6F59A90B"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Apriliyani, Sudjarwo, &amp; Pargito. (2014). Pengembangan Media Gambar Realita dalam Pembelajaran IPS di SD. </w:t>
      </w:r>
      <w:r w:rsidRPr="00F00148">
        <w:rPr>
          <w:rFonts w:ascii="Times New Roman" w:hAnsi="Times New Roman" w:cs="Times New Roman"/>
          <w:i/>
          <w:iCs/>
          <w:noProof/>
          <w:szCs w:val="24"/>
        </w:rPr>
        <w:t>Jurnal Studi Sosial</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2</w:t>
      </w:r>
      <w:r w:rsidRPr="00F00148">
        <w:rPr>
          <w:rFonts w:ascii="Times New Roman" w:hAnsi="Times New Roman" w:cs="Times New Roman"/>
          <w:noProof/>
          <w:szCs w:val="24"/>
        </w:rPr>
        <w:t>(2).</w:t>
      </w:r>
    </w:p>
    <w:p w14:paraId="5DB70248"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Azizah, A. R. (2019). Pengembangan Media Kartu Loker dalam Pembelajaran IPS Materi Keragaman Suku Bangsa dan Budaya Kelas IV. </w:t>
      </w:r>
      <w:r w:rsidRPr="00F00148">
        <w:rPr>
          <w:rFonts w:ascii="Times New Roman" w:hAnsi="Times New Roman" w:cs="Times New Roman"/>
          <w:i/>
          <w:iCs/>
          <w:noProof/>
          <w:szCs w:val="24"/>
        </w:rPr>
        <w:t>Jurnal Penelitian Pendidikan Guru Sekolah Dasar</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7</w:t>
      </w:r>
      <w:r w:rsidRPr="00F00148">
        <w:rPr>
          <w:rFonts w:ascii="Times New Roman" w:hAnsi="Times New Roman" w:cs="Times New Roman"/>
          <w:noProof/>
          <w:szCs w:val="24"/>
        </w:rPr>
        <w:t>(2), 1–11.</w:t>
      </w:r>
    </w:p>
    <w:p w14:paraId="50DF6497"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Fadilah, S. N., Ika, C. R. N., &amp; Yasa, A. D. (2020). Pengembangan Media E-Puzzle Kenampakan Alam Pada Siswa Kelas IV SDN Tambakasri 3. </w:t>
      </w:r>
      <w:r w:rsidRPr="00F00148">
        <w:rPr>
          <w:rFonts w:ascii="Times New Roman" w:hAnsi="Times New Roman" w:cs="Times New Roman"/>
          <w:i/>
          <w:iCs/>
          <w:noProof/>
          <w:szCs w:val="24"/>
        </w:rPr>
        <w:t>Seminar Nasional PGSD UNIKAMA</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4</w:t>
      </w:r>
      <w:r w:rsidRPr="00F00148">
        <w:rPr>
          <w:rFonts w:ascii="Times New Roman" w:hAnsi="Times New Roman" w:cs="Times New Roman"/>
          <w:noProof/>
          <w:szCs w:val="24"/>
        </w:rPr>
        <w:t>, 205–210.</w:t>
      </w:r>
    </w:p>
    <w:p w14:paraId="2522C5EE"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Gafar, A. (2012). </w:t>
      </w:r>
      <w:r w:rsidRPr="00F00148">
        <w:rPr>
          <w:rFonts w:ascii="Times New Roman" w:hAnsi="Times New Roman" w:cs="Times New Roman"/>
          <w:i/>
          <w:iCs/>
          <w:noProof/>
          <w:szCs w:val="24"/>
        </w:rPr>
        <w:t>Desain Pembelajaran</w:t>
      </w:r>
      <w:r w:rsidRPr="00F00148">
        <w:rPr>
          <w:rFonts w:ascii="Times New Roman" w:hAnsi="Times New Roman" w:cs="Times New Roman"/>
          <w:noProof/>
          <w:szCs w:val="24"/>
        </w:rPr>
        <w:t>. Ombak.</w:t>
      </w:r>
    </w:p>
    <w:p w14:paraId="42100378"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Ghufron, M. . (2018). Revolusi Industri 4.0: Tantangan, Peluang, Dan Solusi Bagi Dunia Pendidikan. </w:t>
      </w:r>
      <w:r w:rsidRPr="00F00148">
        <w:rPr>
          <w:rFonts w:ascii="Times New Roman" w:hAnsi="Times New Roman" w:cs="Times New Roman"/>
          <w:i/>
          <w:iCs/>
          <w:noProof/>
          <w:szCs w:val="24"/>
        </w:rPr>
        <w:t>Seminar Nasional Dan Diskusi Panel Multidisiplin Hasil Penelitian Dan Pengabdian Kepada Masyarakat 2018</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1</w:t>
      </w:r>
      <w:r w:rsidRPr="00F00148">
        <w:rPr>
          <w:rFonts w:ascii="Times New Roman" w:hAnsi="Times New Roman" w:cs="Times New Roman"/>
          <w:noProof/>
          <w:szCs w:val="24"/>
        </w:rPr>
        <w:t>(1), 332–337.</w:t>
      </w:r>
    </w:p>
    <w:p w14:paraId="7B61DB6C"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Giwangsa, S. F. (2021). Pengembangan Media Kartu Kuartet Pada Pembelajaran Ips Sekolah Dasar the Development of Quartet Card Media in Learning Social Studies Elementary Schools. </w:t>
      </w:r>
      <w:r w:rsidRPr="00F00148">
        <w:rPr>
          <w:rFonts w:ascii="Times New Roman" w:hAnsi="Times New Roman" w:cs="Times New Roman"/>
          <w:i/>
          <w:iCs/>
          <w:noProof/>
          <w:szCs w:val="24"/>
        </w:rPr>
        <w:t>Pedagogi: Jurnal Penelitian Pendidikan</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8</w:t>
      </w:r>
      <w:r w:rsidRPr="00F00148">
        <w:rPr>
          <w:rFonts w:ascii="Times New Roman" w:hAnsi="Times New Roman" w:cs="Times New Roman"/>
          <w:noProof/>
          <w:szCs w:val="24"/>
        </w:rPr>
        <w:t>(1), 40–48. https://doi.org/10.25134/pedagogi.v8i1.3992</w:t>
      </w:r>
    </w:p>
    <w:p w14:paraId="742BAD5A"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Intan Sari, P., &amp; Eka Purnama, B. (2015). Game Edukasi Mata Pelajaran Ilmu Pengetahuan Alam (IPA) Dan </w:t>
      </w:r>
      <w:r w:rsidRPr="00F00148">
        <w:rPr>
          <w:rFonts w:ascii="Times New Roman" w:hAnsi="Times New Roman" w:cs="Times New Roman"/>
          <w:noProof/>
          <w:szCs w:val="24"/>
        </w:rPr>
        <w:lastRenderedPageBreak/>
        <w:t xml:space="preserve">Ilmu Pengetahuan Sosial (IPS) Pada Sekolah Dasar Negeri Sooka I Punung Kabupaten Pacitan. </w:t>
      </w:r>
      <w:r w:rsidRPr="00F00148">
        <w:rPr>
          <w:rFonts w:ascii="Times New Roman" w:hAnsi="Times New Roman" w:cs="Times New Roman"/>
          <w:i/>
          <w:iCs/>
          <w:noProof/>
          <w:szCs w:val="24"/>
        </w:rPr>
        <w:t>Journal Speed-Sentra Penelitian Engineering Dan Edukasi</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7</w:t>
      </w:r>
      <w:r w:rsidRPr="00F00148">
        <w:rPr>
          <w:rFonts w:ascii="Times New Roman" w:hAnsi="Times New Roman" w:cs="Times New Roman"/>
          <w:noProof/>
          <w:szCs w:val="24"/>
        </w:rPr>
        <w:t>(1), 23–30.</w:t>
      </w:r>
    </w:p>
    <w:p w14:paraId="4AA63DEC"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Kadi, T., &amp; Awwaliyah, R. (2017). Inovasi Pendidikan : Upaya Penyelesaian Problematika Pendidikan Di Indonesia. </w:t>
      </w:r>
      <w:r w:rsidRPr="00F00148">
        <w:rPr>
          <w:rFonts w:ascii="Times New Roman" w:hAnsi="Times New Roman" w:cs="Times New Roman"/>
          <w:i/>
          <w:iCs/>
          <w:noProof/>
          <w:szCs w:val="24"/>
        </w:rPr>
        <w:t>Jurnal Islam Nusantara</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1</w:t>
      </w:r>
      <w:r w:rsidRPr="00F00148">
        <w:rPr>
          <w:rFonts w:ascii="Times New Roman" w:hAnsi="Times New Roman" w:cs="Times New Roman"/>
          <w:noProof/>
          <w:szCs w:val="24"/>
        </w:rPr>
        <w:t>(2), 144–155. https://doi.org/10.33852/jurnalin.v1i2.32</w:t>
      </w:r>
    </w:p>
    <w:p w14:paraId="66A253AF"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Magdelana, I., Putri, I. L., &amp; Isnaini, N. (2021). Analisis Penggunaan Media Pembelajaran untuk Meningkatkan Hasil Pembelajaran Kenampakan Alam (IPS) pada Siswa Kelas IV MI Al Gaotsiyah Kali Deres. </w:t>
      </w:r>
      <w:r w:rsidRPr="00F00148">
        <w:rPr>
          <w:rFonts w:ascii="Times New Roman" w:hAnsi="Times New Roman" w:cs="Times New Roman"/>
          <w:i/>
          <w:iCs/>
          <w:noProof/>
          <w:szCs w:val="24"/>
        </w:rPr>
        <w:t>Nusantara</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3</w:t>
      </w:r>
      <w:r w:rsidRPr="00F00148">
        <w:rPr>
          <w:rFonts w:ascii="Times New Roman" w:hAnsi="Times New Roman" w:cs="Times New Roman"/>
          <w:noProof/>
          <w:szCs w:val="24"/>
        </w:rPr>
        <w:t>(2), 190–198.</w:t>
      </w:r>
    </w:p>
    <w:p w14:paraId="7C714F51"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Minsih, &amp; Maya, D. (2014). Melalui Pendekatan Savi ( Somatis , Auditori , Visual , Intelektual ) Dan Media Audio Visual Pada Siswa Kelas V Sd Negeri Ngadirejo 01 Kartasura Kabupaten Sukoharjo. </w:t>
      </w:r>
      <w:r w:rsidRPr="00F00148">
        <w:rPr>
          <w:rFonts w:ascii="Times New Roman" w:hAnsi="Times New Roman" w:cs="Times New Roman"/>
          <w:i/>
          <w:iCs/>
          <w:noProof/>
          <w:szCs w:val="24"/>
        </w:rPr>
        <w:t>Profesi Pendidikan Dasar</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1</w:t>
      </w:r>
      <w:r w:rsidRPr="00F00148">
        <w:rPr>
          <w:rFonts w:ascii="Times New Roman" w:hAnsi="Times New Roman" w:cs="Times New Roman"/>
          <w:noProof/>
          <w:szCs w:val="24"/>
        </w:rPr>
        <w:t>(2), 175–181. https://publikasiilmiah.ums.ac.id/bitstream/handle/11617/5217/9.pdf?sequence=1&amp;isAllowed=y</w:t>
      </w:r>
    </w:p>
    <w:p w14:paraId="21FCC21A"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Nugraha, D. (2022). Pengembangan Media Digital Berbasis Motion Graphic pada Pendalaman Materi IPS Sekolah Dasar. </w:t>
      </w:r>
      <w:r w:rsidRPr="00F00148">
        <w:rPr>
          <w:rFonts w:ascii="Times New Roman" w:hAnsi="Times New Roman" w:cs="Times New Roman"/>
          <w:i/>
          <w:iCs/>
          <w:noProof/>
          <w:szCs w:val="24"/>
        </w:rPr>
        <w:t>Jurnal Basicedu</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6</w:t>
      </w:r>
      <w:r w:rsidRPr="00F00148">
        <w:rPr>
          <w:rFonts w:ascii="Times New Roman" w:hAnsi="Times New Roman" w:cs="Times New Roman"/>
          <w:noProof/>
          <w:szCs w:val="24"/>
        </w:rPr>
        <w:t>(3), 3649–3656.</w:t>
      </w:r>
    </w:p>
    <w:p w14:paraId="78AF13AB"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Permana, S. A. (2017). </w:t>
      </w:r>
      <w:r w:rsidRPr="00F00148">
        <w:rPr>
          <w:rFonts w:ascii="Times New Roman" w:hAnsi="Times New Roman" w:cs="Times New Roman"/>
          <w:i/>
          <w:iCs/>
          <w:noProof/>
          <w:szCs w:val="24"/>
        </w:rPr>
        <w:t>Strategi Pembelajaran IPS Kontemporer</w:t>
      </w:r>
      <w:r w:rsidRPr="00F00148">
        <w:rPr>
          <w:rFonts w:ascii="Times New Roman" w:hAnsi="Times New Roman" w:cs="Times New Roman"/>
          <w:noProof/>
          <w:szCs w:val="24"/>
        </w:rPr>
        <w:t>. media akademi.</w:t>
      </w:r>
    </w:p>
    <w:p w14:paraId="6F92781C"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Ramli, M. (2012). </w:t>
      </w:r>
      <w:r w:rsidRPr="00F00148">
        <w:rPr>
          <w:rFonts w:ascii="Times New Roman" w:hAnsi="Times New Roman" w:cs="Times New Roman"/>
          <w:i/>
          <w:iCs/>
          <w:noProof/>
          <w:szCs w:val="24"/>
        </w:rPr>
        <w:t>Media dan Teknologi Pembelajaran</w:t>
      </w:r>
      <w:r w:rsidRPr="00F00148">
        <w:rPr>
          <w:rFonts w:ascii="Times New Roman" w:hAnsi="Times New Roman" w:cs="Times New Roman"/>
          <w:noProof/>
          <w:szCs w:val="24"/>
        </w:rPr>
        <w:t>. IAIN Antasari Press.</w:t>
      </w:r>
    </w:p>
    <w:p w14:paraId="6116C713"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Sudarna, I. K., Tegeh, I. M., &amp; Prabawa, D. G. A. P. (2015). </w:t>
      </w:r>
      <w:r w:rsidRPr="00F00148">
        <w:rPr>
          <w:rFonts w:ascii="Times New Roman" w:hAnsi="Times New Roman" w:cs="Times New Roman"/>
          <w:i/>
          <w:iCs/>
          <w:noProof/>
          <w:szCs w:val="24"/>
        </w:rPr>
        <w:t>Desain Pembelajaran Kajian Analitis Desaub Visual Teks dan Image</w:t>
      </w:r>
      <w:r w:rsidRPr="00F00148">
        <w:rPr>
          <w:rFonts w:ascii="Times New Roman" w:hAnsi="Times New Roman" w:cs="Times New Roman"/>
          <w:noProof/>
          <w:szCs w:val="24"/>
        </w:rPr>
        <w:t>. Graha Ilmu.</w:t>
      </w:r>
    </w:p>
    <w:p w14:paraId="41E01C50"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Sugiyono. (2015). </w:t>
      </w:r>
      <w:r w:rsidRPr="00F00148">
        <w:rPr>
          <w:rFonts w:ascii="Times New Roman" w:hAnsi="Times New Roman" w:cs="Times New Roman"/>
          <w:i/>
          <w:iCs/>
          <w:noProof/>
          <w:szCs w:val="24"/>
        </w:rPr>
        <w:t>Metode Penelitian Kuantitatif, Kualitatif, dan R&amp;D</w:t>
      </w:r>
      <w:r w:rsidRPr="00F00148">
        <w:rPr>
          <w:rFonts w:ascii="Times New Roman" w:hAnsi="Times New Roman" w:cs="Times New Roman"/>
          <w:noProof/>
          <w:szCs w:val="24"/>
        </w:rPr>
        <w:t>. ALFABETA.</w:t>
      </w:r>
    </w:p>
    <w:p w14:paraId="4DAAFEEE"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Sugiyono. (2016). </w:t>
      </w:r>
      <w:r w:rsidRPr="00F00148">
        <w:rPr>
          <w:rFonts w:ascii="Times New Roman" w:hAnsi="Times New Roman" w:cs="Times New Roman"/>
          <w:i/>
          <w:iCs/>
          <w:noProof/>
          <w:szCs w:val="24"/>
        </w:rPr>
        <w:t>Metode Penelitian Pendidikan Pendekatan Kuantitatif, Kualitatif, dan R &amp; D.</w:t>
      </w:r>
      <w:r w:rsidRPr="00F00148">
        <w:rPr>
          <w:rFonts w:ascii="Times New Roman" w:hAnsi="Times New Roman" w:cs="Times New Roman"/>
          <w:noProof/>
          <w:szCs w:val="24"/>
        </w:rPr>
        <w:t xml:space="preserve"> CV Alfa Beta.</w:t>
      </w:r>
    </w:p>
    <w:p w14:paraId="3402D072"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00148">
        <w:rPr>
          <w:rFonts w:ascii="Times New Roman" w:hAnsi="Times New Roman" w:cs="Times New Roman"/>
          <w:noProof/>
          <w:szCs w:val="24"/>
        </w:rPr>
        <w:t xml:space="preserve">Windawati, R., &amp; Koeswanti, H. D. (2021). Pengembangan Game Edukasi Berbasis Android untuk Meningkatkan hassil Belajar Siswa di Sekolah Dasar. </w:t>
      </w:r>
      <w:r w:rsidRPr="00F00148">
        <w:rPr>
          <w:rFonts w:ascii="Times New Roman" w:hAnsi="Times New Roman" w:cs="Times New Roman"/>
          <w:i/>
          <w:iCs/>
          <w:noProof/>
          <w:szCs w:val="24"/>
        </w:rPr>
        <w:t>Jurnal Basicedu</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5</w:t>
      </w:r>
      <w:r w:rsidRPr="00F00148">
        <w:rPr>
          <w:rFonts w:ascii="Times New Roman" w:hAnsi="Times New Roman" w:cs="Times New Roman"/>
          <w:noProof/>
          <w:szCs w:val="24"/>
        </w:rPr>
        <w:t>(2), 1027–1038. https://doi.org/10.31004/basicedu.v5i2.835</w:t>
      </w:r>
    </w:p>
    <w:p w14:paraId="6B03730A" w14:textId="77777777" w:rsidR="004E105B" w:rsidRDefault="00F00148">
      <w:pPr>
        <w:widowControl w:val="0"/>
        <w:autoSpaceDE w:val="0"/>
        <w:autoSpaceDN w:val="0"/>
        <w:adjustRightInd w:val="0"/>
        <w:spacing w:after="0" w:line="240" w:lineRule="auto"/>
        <w:ind w:left="480" w:hanging="480"/>
        <w:jc w:val="both"/>
        <w:rPr>
          <w:rFonts w:ascii="Times New Roman" w:hAnsi="Times New Roman" w:cs="Times New Roman"/>
          <w:noProof/>
        </w:rPr>
      </w:pPr>
      <w:r w:rsidRPr="00F00148">
        <w:rPr>
          <w:rFonts w:ascii="Times New Roman" w:hAnsi="Times New Roman" w:cs="Times New Roman"/>
          <w:noProof/>
          <w:szCs w:val="24"/>
        </w:rPr>
        <w:t xml:space="preserve">Wulansari, F., &amp; Utami, R. D. (2022). Animasi Dido dan Mimo Sebagai Alternatif Media Pembelajaran Berbasis Pendekatan Saintifik Siswa Sekolah Dasar. </w:t>
      </w:r>
      <w:r w:rsidRPr="00F00148">
        <w:rPr>
          <w:rFonts w:ascii="Times New Roman" w:hAnsi="Times New Roman" w:cs="Times New Roman"/>
          <w:i/>
          <w:iCs/>
          <w:noProof/>
          <w:szCs w:val="24"/>
        </w:rPr>
        <w:t>Jurnal Basicedu</w:t>
      </w:r>
      <w:r w:rsidRPr="00F00148">
        <w:rPr>
          <w:rFonts w:ascii="Times New Roman" w:hAnsi="Times New Roman" w:cs="Times New Roman"/>
          <w:noProof/>
          <w:szCs w:val="24"/>
        </w:rPr>
        <w:t xml:space="preserve">, </w:t>
      </w:r>
      <w:r w:rsidRPr="00F00148">
        <w:rPr>
          <w:rFonts w:ascii="Times New Roman" w:hAnsi="Times New Roman" w:cs="Times New Roman"/>
          <w:i/>
          <w:iCs/>
          <w:noProof/>
          <w:szCs w:val="24"/>
        </w:rPr>
        <w:t>6</w:t>
      </w:r>
      <w:r w:rsidRPr="00F00148">
        <w:rPr>
          <w:rFonts w:ascii="Times New Roman" w:hAnsi="Times New Roman" w:cs="Times New Roman"/>
          <w:noProof/>
          <w:szCs w:val="24"/>
        </w:rPr>
        <w:t>(1), 343–353.</w:t>
      </w:r>
    </w:p>
    <w:p w14:paraId="7E61275D" w14:textId="77777777" w:rsidR="004E105B" w:rsidRDefault="004E105B">
      <w:pPr>
        <w:shd w:val="clear" w:color="auto" w:fill="FFFFFF"/>
        <w:spacing w:after="0" w:line="240" w:lineRule="auto"/>
        <w:jc w:val="both"/>
        <w:rPr>
          <w:rFonts w:ascii="Arial" w:hAnsi="Arial"/>
          <w:sz w:val="20"/>
          <w:szCs w:val="20"/>
          <w:lang w:val="en-ID" w:eastAsia="en-ID"/>
        </w:rPr>
      </w:pPr>
      <w:r>
        <w:rPr>
          <w:rFonts w:ascii="Times New Roman" w:hAnsi="Times New Roman" w:cs="Times New Roman"/>
          <w:b/>
          <w:lang w:val="en-US"/>
        </w:rPr>
        <w:fldChar w:fldCharType="end"/>
      </w:r>
    </w:p>
    <w:p w14:paraId="703007CE" w14:textId="77777777" w:rsidR="00F678F0" w:rsidRPr="0044225B" w:rsidRDefault="00F678F0" w:rsidP="0044225B">
      <w:pPr>
        <w:spacing w:after="0"/>
        <w:jc w:val="both"/>
        <w:rPr>
          <w:rFonts w:ascii="Times New Roman" w:hAnsi="Times New Roman" w:cs="Times New Roman"/>
          <w:b/>
          <w:lang w:val="en-US"/>
        </w:rPr>
      </w:pPr>
    </w:p>
    <w:sectPr w:rsidR="00F678F0" w:rsidRPr="0044225B" w:rsidSect="00B348CD">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03465" w14:textId="77777777" w:rsidR="00872219" w:rsidRDefault="00872219">
      <w:pPr>
        <w:spacing w:line="240" w:lineRule="auto"/>
      </w:pPr>
      <w:r>
        <w:separator/>
      </w:r>
    </w:p>
  </w:endnote>
  <w:endnote w:type="continuationSeparator" w:id="0">
    <w:p w14:paraId="4166A9D7" w14:textId="77777777" w:rsidR="00872219" w:rsidRDefault="008722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044E6" w14:textId="77777777" w:rsidR="008A0B0E" w:rsidRDefault="000A6F24">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54E016ED" w14:textId="77777777" w:rsidR="008A0B0E" w:rsidRDefault="000A6F24">
    <w:pPr>
      <w:pStyle w:val="Footer"/>
      <w:jc w:val="right"/>
      <w:rPr>
        <w:rFonts w:ascii="Times New Roman" w:hAnsi="Times New Roman" w:cs="Times New Roman"/>
      </w:rPr>
    </w:pPr>
    <w:r>
      <w:rPr>
        <w:rFonts w:ascii="Times New Roman" w:hAnsi="Times New Roman" w:cs="Times New Roman"/>
        <w:lang w:val="en-US"/>
      </w:rPr>
      <w:t>p-ISSN 2580-3735 e-ISSN 2580-1147</w:t>
    </w:r>
  </w:p>
  <w:p w14:paraId="33DC672D" w14:textId="77777777" w:rsidR="008A0B0E" w:rsidRDefault="008A0B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B4A89" w14:textId="77777777" w:rsidR="00872219" w:rsidRDefault="00872219">
      <w:pPr>
        <w:spacing w:after="0" w:line="240" w:lineRule="auto"/>
      </w:pPr>
      <w:r>
        <w:separator/>
      </w:r>
    </w:p>
  </w:footnote>
  <w:footnote w:type="continuationSeparator" w:id="0">
    <w:p w14:paraId="5E882F29" w14:textId="77777777" w:rsidR="00872219" w:rsidRDefault="008722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AF7EA" w14:textId="77777777" w:rsidR="008A0B0E" w:rsidRDefault="004E105B">
    <w:pPr>
      <w:pStyle w:val="Header"/>
      <w:jc w:val="both"/>
      <w:rPr>
        <w:rFonts w:ascii="Times New Roman" w:hAnsi="Times New Roman" w:cs="Times New Roman"/>
        <w:i/>
        <w:lang w:val="en-US"/>
      </w:rPr>
    </w:pPr>
    <w:r>
      <w:rPr>
        <w:rFonts w:ascii="Times New Roman" w:hAnsi="Times New Roman" w:cs="Times New Roman"/>
      </w:rPr>
      <w:fldChar w:fldCharType="begin"/>
    </w:r>
    <w:r w:rsidR="000A6F24">
      <w:rPr>
        <w:rFonts w:ascii="Times New Roman" w:hAnsi="Times New Roman" w:cs="Times New Roman"/>
      </w:rPr>
      <w:instrText xml:space="preserve"> PAGE   \* MERGEFORMAT </w:instrText>
    </w:r>
    <w:r>
      <w:rPr>
        <w:rFonts w:ascii="Times New Roman" w:hAnsi="Times New Roman" w:cs="Times New Roman"/>
      </w:rPr>
      <w:fldChar w:fldCharType="separate"/>
    </w:r>
    <w:r w:rsidR="000A6F24">
      <w:rPr>
        <w:rFonts w:ascii="Times New Roman" w:hAnsi="Times New Roman" w:cs="Times New Roman"/>
        <w:b/>
        <w:bCs/>
      </w:rPr>
      <w:t>2</w:t>
    </w:r>
    <w:r>
      <w:rPr>
        <w:rFonts w:ascii="Times New Roman" w:hAnsi="Times New Roman" w:cs="Times New Roman"/>
      </w:rPr>
      <w:fldChar w:fldCharType="end"/>
    </w:r>
    <w:r w:rsidR="000A6F24">
      <w:rPr>
        <w:rFonts w:ascii="Times New Roman" w:hAnsi="Times New Roman" w:cs="Times New Roman"/>
        <w:b/>
        <w:bCs/>
      </w:rPr>
      <w:t xml:space="preserve"> </w:t>
    </w:r>
    <w:r w:rsidR="000A6F24">
      <w:t>|</w:t>
    </w:r>
    <w:r w:rsidR="000A6F24">
      <w:rPr>
        <w:b/>
        <w:bCs/>
      </w:rPr>
      <w:t xml:space="preserve"> </w:t>
    </w:r>
    <w:r w:rsidR="000A6F24">
      <w:rPr>
        <w:rFonts w:ascii="Times New Roman" w:hAnsi="Times New Roman" w:cs="Times New Roman"/>
        <w:i/>
        <w:lang w:val="en-US"/>
      </w:rPr>
      <w:t>Analisis Pemahaman Konsep Matematis Siswa Kelas 5 Sekolah Dasar pada Materi Pecahan – Een Unaenah, Muhammad Syarif Sumantri</w:t>
    </w:r>
  </w:p>
  <w:p w14:paraId="76D585B3" w14:textId="77777777" w:rsidR="008A0B0E" w:rsidRDefault="008A0B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C863D" w14:textId="77777777" w:rsidR="008A0B0E" w:rsidRDefault="004E105B">
    <w:pPr>
      <w:spacing w:after="0" w:line="240" w:lineRule="auto"/>
      <w:ind w:left="426" w:hanging="426"/>
      <w:jc w:val="both"/>
      <w:rPr>
        <w:rFonts w:ascii="Times New Roman" w:hAnsi="Times New Roman" w:cs="Times New Roman"/>
        <w:i/>
        <w:lang w:val="en-US"/>
      </w:rPr>
    </w:pPr>
    <w:r>
      <w:fldChar w:fldCharType="begin"/>
    </w:r>
    <w:r w:rsidR="000A6F24">
      <w:instrText xml:space="preserve"> PAGE   \* MERGEFORMAT </w:instrText>
    </w:r>
    <w:r>
      <w:fldChar w:fldCharType="separate"/>
    </w:r>
    <w:r w:rsidR="00DF7CE8" w:rsidRPr="00DF7CE8">
      <w:rPr>
        <w:rFonts w:ascii="Times New Roman" w:hAnsi="Times New Roman" w:cs="Times New Roman"/>
        <w:noProof/>
      </w:rPr>
      <w:t>10</w:t>
    </w:r>
    <w:r>
      <w:fldChar w:fldCharType="end"/>
    </w:r>
    <w:r w:rsidR="000A6F24">
      <w:rPr>
        <w:rFonts w:ascii="Times New Roman" w:hAnsi="Times New Roman" w:cs="Times New Roman"/>
        <w:lang w:val="en-US"/>
      </w:rPr>
      <w:t xml:space="preserve"> </w:t>
    </w:r>
    <w:r w:rsidR="000A6F24">
      <w:rPr>
        <w:lang w:val="en-US"/>
      </w:rPr>
      <w:t xml:space="preserve">   </w:t>
    </w:r>
    <w:r w:rsidR="000A6F24">
      <w:rPr>
        <w:rFonts w:ascii="Times New Roman" w:hAnsi="Times New Roman" w:cs="Times New Roman"/>
        <w:i/>
        <w:lang w:val="en-US"/>
      </w:rPr>
      <w:t>Judul Artikel Jurnal- Penulis (Times New Roman 11, reguler, after 0 before 0 italic)\</w:t>
    </w:r>
  </w:p>
  <w:p w14:paraId="68E679CC" w14:textId="77777777" w:rsidR="008A0B0E" w:rsidRDefault="000A6F2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6CDB6451" w14:textId="77777777" w:rsidR="008A0B0E" w:rsidRDefault="008A0B0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D23F9"/>
    <w:multiLevelType w:val="hybridMultilevel"/>
    <w:tmpl w:val="CC8CBA62"/>
    <w:lvl w:ilvl="0" w:tplc="795A061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13876138"/>
    <w:multiLevelType w:val="hybridMultilevel"/>
    <w:tmpl w:val="91422D64"/>
    <w:lvl w:ilvl="0" w:tplc="90D8312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14721433"/>
    <w:multiLevelType w:val="hybridMultilevel"/>
    <w:tmpl w:val="59F0D3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15:restartNumberingAfterBreak="0">
    <w:nsid w:val="3C530777"/>
    <w:multiLevelType w:val="hybridMultilevel"/>
    <w:tmpl w:val="306AC33C"/>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15:restartNumberingAfterBreak="0">
    <w:nsid w:val="4576035F"/>
    <w:multiLevelType w:val="hybridMultilevel"/>
    <w:tmpl w:val="D0D2AB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105E4C"/>
    <w:multiLevelType w:val="hybridMultilevel"/>
    <w:tmpl w:val="B6F66B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2FF3BA7"/>
    <w:multiLevelType w:val="hybridMultilevel"/>
    <w:tmpl w:val="335E1A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9239A0"/>
    <w:multiLevelType w:val="hybridMultilevel"/>
    <w:tmpl w:val="0C44F474"/>
    <w:lvl w:ilvl="0" w:tplc="486249FE">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4BD3F48"/>
    <w:multiLevelType w:val="hybridMultilevel"/>
    <w:tmpl w:val="7D48DA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C593DAB"/>
    <w:multiLevelType w:val="hybridMultilevel"/>
    <w:tmpl w:val="931C40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 w:numId="8">
    <w:abstractNumId w:val="6"/>
  </w:num>
  <w:num w:numId="9">
    <w:abstractNumId w:val="11"/>
  </w:num>
  <w:num w:numId="10">
    <w:abstractNumId w:val="10"/>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1"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4E62"/>
    <w:rsid w:val="0000355D"/>
    <w:rsid w:val="00046DDA"/>
    <w:rsid w:val="000550C5"/>
    <w:rsid w:val="00081E29"/>
    <w:rsid w:val="000A6F24"/>
    <w:rsid w:val="0010118C"/>
    <w:rsid w:val="001028D0"/>
    <w:rsid w:val="00107279"/>
    <w:rsid w:val="00112C0E"/>
    <w:rsid w:val="00116EE1"/>
    <w:rsid w:val="001264C2"/>
    <w:rsid w:val="00161B40"/>
    <w:rsid w:val="001974AD"/>
    <w:rsid w:val="001A7DC9"/>
    <w:rsid w:val="001C1FEA"/>
    <w:rsid w:val="001E292C"/>
    <w:rsid w:val="002348AA"/>
    <w:rsid w:val="00247E21"/>
    <w:rsid w:val="00263BDB"/>
    <w:rsid w:val="00283C35"/>
    <w:rsid w:val="002D788A"/>
    <w:rsid w:val="002E1EC6"/>
    <w:rsid w:val="00300401"/>
    <w:rsid w:val="00320197"/>
    <w:rsid w:val="003214B5"/>
    <w:rsid w:val="00327BCE"/>
    <w:rsid w:val="0034597F"/>
    <w:rsid w:val="0039487D"/>
    <w:rsid w:val="0039671A"/>
    <w:rsid w:val="003B4CBF"/>
    <w:rsid w:val="003B5349"/>
    <w:rsid w:val="003D2371"/>
    <w:rsid w:val="00400D1B"/>
    <w:rsid w:val="0043798D"/>
    <w:rsid w:val="0044225B"/>
    <w:rsid w:val="00451F5F"/>
    <w:rsid w:val="004656CF"/>
    <w:rsid w:val="00474544"/>
    <w:rsid w:val="00485608"/>
    <w:rsid w:val="00486673"/>
    <w:rsid w:val="00496319"/>
    <w:rsid w:val="004C6DF5"/>
    <w:rsid w:val="004E105B"/>
    <w:rsid w:val="00503E19"/>
    <w:rsid w:val="00512477"/>
    <w:rsid w:val="00520EBF"/>
    <w:rsid w:val="00546298"/>
    <w:rsid w:val="00547F4F"/>
    <w:rsid w:val="005738B8"/>
    <w:rsid w:val="00581B81"/>
    <w:rsid w:val="00584E62"/>
    <w:rsid w:val="005E6BBF"/>
    <w:rsid w:val="005F1510"/>
    <w:rsid w:val="00637906"/>
    <w:rsid w:val="006553E0"/>
    <w:rsid w:val="006A0829"/>
    <w:rsid w:val="006C0403"/>
    <w:rsid w:val="006C5353"/>
    <w:rsid w:val="00727DAD"/>
    <w:rsid w:val="0074795E"/>
    <w:rsid w:val="007526F3"/>
    <w:rsid w:val="007C36FD"/>
    <w:rsid w:val="007D1E63"/>
    <w:rsid w:val="007E0DF5"/>
    <w:rsid w:val="007F6D3A"/>
    <w:rsid w:val="00804B2B"/>
    <w:rsid w:val="00820E81"/>
    <w:rsid w:val="008632D8"/>
    <w:rsid w:val="00872219"/>
    <w:rsid w:val="00884D9C"/>
    <w:rsid w:val="008927A5"/>
    <w:rsid w:val="008A0B0E"/>
    <w:rsid w:val="008A2614"/>
    <w:rsid w:val="008A2E05"/>
    <w:rsid w:val="008B1FDE"/>
    <w:rsid w:val="008B39D0"/>
    <w:rsid w:val="008F6B76"/>
    <w:rsid w:val="0090627A"/>
    <w:rsid w:val="00914538"/>
    <w:rsid w:val="0094314F"/>
    <w:rsid w:val="00952AD6"/>
    <w:rsid w:val="009630B4"/>
    <w:rsid w:val="00981C49"/>
    <w:rsid w:val="009C7088"/>
    <w:rsid w:val="009F4358"/>
    <w:rsid w:val="00A06EDB"/>
    <w:rsid w:val="00A37BB7"/>
    <w:rsid w:val="00A56BF1"/>
    <w:rsid w:val="00AD2A00"/>
    <w:rsid w:val="00AD41BE"/>
    <w:rsid w:val="00AE1CAE"/>
    <w:rsid w:val="00AF425E"/>
    <w:rsid w:val="00B228AC"/>
    <w:rsid w:val="00B25A1D"/>
    <w:rsid w:val="00B348CD"/>
    <w:rsid w:val="00B41D2E"/>
    <w:rsid w:val="00B64AFD"/>
    <w:rsid w:val="00B6581F"/>
    <w:rsid w:val="00B81244"/>
    <w:rsid w:val="00B829E9"/>
    <w:rsid w:val="00B87266"/>
    <w:rsid w:val="00B906F2"/>
    <w:rsid w:val="00BA3FC7"/>
    <w:rsid w:val="00BD74D1"/>
    <w:rsid w:val="00BE2BCD"/>
    <w:rsid w:val="00C2491E"/>
    <w:rsid w:val="00C32D84"/>
    <w:rsid w:val="00C4171E"/>
    <w:rsid w:val="00C62BF4"/>
    <w:rsid w:val="00C84BB9"/>
    <w:rsid w:val="00CA5853"/>
    <w:rsid w:val="00D15FCC"/>
    <w:rsid w:val="00D16B12"/>
    <w:rsid w:val="00D4391F"/>
    <w:rsid w:val="00D4630D"/>
    <w:rsid w:val="00D61C8C"/>
    <w:rsid w:val="00D764CE"/>
    <w:rsid w:val="00D863E2"/>
    <w:rsid w:val="00DA3E8A"/>
    <w:rsid w:val="00DB2333"/>
    <w:rsid w:val="00DC66E0"/>
    <w:rsid w:val="00DF7CE8"/>
    <w:rsid w:val="00E41EDA"/>
    <w:rsid w:val="00E51F5E"/>
    <w:rsid w:val="00E55900"/>
    <w:rsid w:val="00E55C2E"/>
    <w:rsid w:val="00E762D1"/>
    <w:rsid w:val="00E94BF5"/>
    <w:rsid w:val="00E95CD6"/>
    <w:rsid w:val="00EC26A2"/>
    <w:rsid w:val="00ED56FE"/>
    <w:rsid w:val="00EE7EF3"/>
    <w:rsid w:val="00F00148"/>
    <w:rsid w:val="00F0085E"/>
    <w:rsid w:val="00F042FE"/>
    <w:rsid w:val="00F05BAA"/>
    <w:rsid w:val="00F07107"/>
    <w:rsid w:val="00F33791"/>
    <w:rsid w:val="00F33CF3"/>
    <w:rsid w:val="00F36E40"/>
    <w:rsid w:val="00F678F0"/>
    <w:rsid w:val="00F7433D"/>
    <w:rsid w:val="00FA488D"/>
    <w:rsid w:val="00FB6C31"/>
    <w:rsid w:val="00FC01A4"/>
    <w:rsid w:val="00FD5FC9"/>
    <w:rsid w:val="30E756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fillcolor="white">
      <v:fill color="white"/>
    </o:shapedefaults>
    <o:shapelayout v:ext="edit">
      <o:idmap v:ext="edit" data="2"/>
      <o:rules v:ext="edit">
        <o:r id="V:Rule1" type="connector" idref="#Straight Arrow Connector 5"/>
      </o:rules>
    </o:shapelayout>
  </w:shapeDefaults>
  <w:decimalSymbol w:val=","/>
  <w:listSeparator w:val=";"/>
  <w14:docId w14:val="3BDC7F95"/>
  <w15:docId w15:val="{1C5B3A0A-9F76-474F-877D-36C404001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48CD"/>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rsid w:val="00B348CD"/>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B348CD"/>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B348CD"/>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B348CD"/>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B348CD"/>
    <w:pPr>
      <w:spacing w:after="120"/>
    </w:pPr>
  </w:style>
  <w:style w:type="paragraph" w:styleId="Footer">
    <w:name w:val="footer"/>
    <w:basedOn w:val="Normal"/>
    <w:link w:val="FooterChar"/>
    <w:uiPriority w:val="99"/>
    <w:unhideWhenUsed/>
    <w:rsid w:val="00B348CD"/>
    <w:pPr>
      <w:tabs>
        <w:tab w:val="center" w:pos="4513"/>
        <w:tab w:val="right" w:pos="9026"/>
      </w:tabs>
      <w:spacing w:after="0" w:line="240" w:lineRule="auto"/>
    </w:pPr>
  </w:style>
  <w:style w:type="paragraph" w:styleId="Header">
    <w:name w:val="header"/>
    <w:basedOn w:val="Normal"/>
    <w:link w:val="HeaderChar"/>
    <w:uiPriority w:val="99"/>
    <w:unhideWhenUsed/>
    <w:rsid w:val="00B348CD"/>
    <w:pPr>
      <w:tabs>
        <w:tab w:val="center" w:pos="4513"/>
        <w:tab w:val="right" w:pos="9026"/>
      </w:tabs>
      <w:spacing w:after="0" w:line="240" w:lineRule="auto"/>
    </w:pPr>
  </w:style>
  <w:style w:type="paragraph" w:styleId="Title">
    <w:name w:val="Title"/>
    <w:basedOn w:val="Normal"/>
    <w:next w:val="Normal"/>
    <w:link w:val="TitleChar"/>
    <w:uiPriority w:val="10"/>
    <w:qFormat/>
    <w:rsid w:val="00B348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B348CD"/>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B348CD"/>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B348CD"/>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B348CD"/>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B348CD"/>
    <w:rPr>
      <w:rFonts w:ascii="Calibri" w:eastAsia="Times New Roman" w:hAnsi="Calibri" w:cs="Arial"/>
    </w:rPr>
  </w:style>
  <w:style w:type="character" w:customStyle="1" w:styleId="FooterChar">
    <w:name w:val="Footer Char"/>
    <w:basedOn w:val="DefaultParagraphFont"/>
    <w:link w:val="Footer"/>
    <w:uiPriority w:val="99"/>
    <w:rsid w:val="00B348CD"/>
    <w:rPr>
      <w:rFonts w:ascii="Calibri" w:eastAsia="Times New Roman" w:hAnsi="Calibri" w:cs="Arial"/>
    </w:rPr>
  </w:style>
  <w:style w:type="paragraph" w:customStyle="1" w:styleId="StyleAuthorBold">
    <w:name w:val="Style Author + Bold"/>
    <w:basedOn w:val="Normal"/>
    <w:qFormat/>
    <w:rsid w:val="00B348CD"/>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B348CD"/>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B348CD"/>
    <w:rPr>
      <w:rFonts w:ascii="Calibri" w:eastAsia="Times New Roman" w:hAnsi="Calibri" w:cs="Arial"/>
    </w:rPr>
  </w:style>
  <w:style w:type="paragraph" w:customStyle="1" w:styleId="Afiliasi">
    <w:name w:val="Afiliasi"/>
    <w:basedOn w:val="Normal"/>
    <w:qFormat/>
    <w:rsid w:val="00B348CD"/>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B348CD"/>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B348CD"/>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B348CD"/>
    <w:rPr>
      <w:i/>
      <w:iCs/>
      <w:sz w:val="15"/>
      <w:szCs w:val="15"/>
    </w:rPr>
  </w:style>
  <w:style w:type="paragraph" w:customStyle="1" w:styleId="tablecopy">
    <w:name w:val="table copy"/>
    <w:qFormat/>
    <w:rsid w:val="00B348CD"/>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rsid w:val="00B348CD"/>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B348C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84D9C"/>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3B53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5349"/>
    <w:rPr>
      <w:color w:val="808080"/>
    </w:rPr>
  </w:style>
  <w:style w:type="paragraph" w:styleId="FootnoteText">
    <w:name w:val="footnote text"/>
    <w:basedOn w:val="Normal"/>
    <w:link w:val="FootnoteTextChar"/>
    <w:uiPriority w:val="99"/>
    <w:semiHidden/>
    <w:unhideWhenUsed/>
    <w:rsid w:val="00FD5F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5FC9"/>
    <w:rPr>
      <w:rFonts w:ascii="Calibri" w:eastAsia="Times New Roman" w:hAnsi="Calibri" w:cs="Arial"/>
      <w:lang w:val="id-ID" w:eastAsia="en-US"/>
    </w:rPr>
  </w:style>
  <w:style w:type="character" w:styleId="FootnoteReference">
    <w:name w:val="footnote reference"/>
    <w:basedOn w:val="DefaultParagraphFont"/>
    <w:uiPriority w:val="99"/>
    <w:semiHidden/>
    <w:unhideWhenUsed/>
    <w:rsid w:val="00FD5FC9"/>
    <w:rPr>
      <w:vertAlign w:val="superscript"/>
    </w:rPr>
  </w:style>
  <w:style w:type="paragraph" w:styleId="BalloonText">
    <w:name w:val="Balloon Text"/>
    <w:basedOn w:val="Normal"/>
    <w:link w:val="BalloonTextChar"/>
    <w:uiPriority w:val="99"/>
    <w:semiHidden/>
    <w:unhideWhenUsed/>
    <w:rsid w:val="006C04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0403"/>
    <w:rPr>
      <w:rFonts w:ascii="Tahoma" w:eastAsia="Times New Roman" w:hAnsi="Tahoma" w:cs="Tahoma"/>
      <w:sz w:val="16"/>
      <w:szCs w:val="16"/>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0011">
      <w:bodyDiv w:val="1"/>
      <w:marLeft w:val="0"/>
      <w:marRight w:val="0"/>
      <w:marTop w:val="0"/>
      <w:marBottom w:val="0"/>
      <w:divBdr>
        <w:top w:val="none" w:sz="0" w:space="0" w:color="auto"/>
        <w:left w:val="none" w:sz="0" w:space="0" w:color="auto"/>
        <w:bottom w:val="none" w:sz="0" w:space="0" w:color="auto"/>
        <w:right w:val="none" w:sz="0" w:space="0" w:color="auto"/>
      </w:divBdr>
      <w:divsChild>
        <w:div w:id="1306474485">
          <w:marLeft w:val="0"/>
          <w:marRight w:val="0"/>
          <w:marTop w:val="0"/>
          <w:marBottom w:val="0"/>
          <w:divBdr>
            <w:top w:val="none" w:sz="0" w:space="0" w:color="auto"/>
            <w:left w:val="none" w:sz="0" w:space="0" w:color="auto"/>
            <w:bottom w:val="none" w:sz="0" w:space="0" w:color="auto"/>
            <w:right w:val="none" w:sz="0" w:space="0" w:color="auto"/>
          </w:divBdr>
        </w:div>
        <w:div w:id="1224830624">
          <w:marLeft w:val="0"/>
          <w:marRight w:val="0"/>
          <w:marTop w:val="0"/>
          <w:marBottom w:val="0"/>
          <w:divBdr>
            <w:top w:val="none" w:sz="0" w:space="0" w:color="auto"/>
            <w:left w:val="none" w:sz="0" w:space="0" w:color="auto"/>
            <w:bottom w:val="none" w:sz="0" w:space="0" w:color="auto"/>
            <w:right w:val="none" w:sz="0" w:space="0" w:color="auto"/>
          </w:divBdr>
        </w:div>
        <w:div w:id="290988251">
          <w:marLeft w:val="0"/>
          <w:marRight w:val="0"/>
          <w:marTop w:val="0"/>
          <w:marBottom w:val="0"/>
          <w:divBdr>
            <w:top w:val="none" w:sz="0" w:space="0" w:color="auto"/>
            <w:left w:val="none" w:sz="0" w:space="0" w:color="auto"/>
            <w:bottom w:val="none" w:sz="0" w:space="0" w:color="auto"/>
            <w:right w:val="none" w:sz="0" w:space="0" w:color="auto"/>
          </w:divBdr>
        </w:div>
      </w:divsChild>
    </w:div>
    <w:div w:id="1353219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10" Type="http://schemas.openxmlformats.org/officeDocument/2006/relationships/image" Target="media/image2.jpeg"/><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9388682-2085-4BA9-84D6-57317116A8E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0</Pages>
  <Words>9571</Words>
  <Characters>54557</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Ujang Sugara</cp:lastModifiedBy>
  <cp:revision>22</cp:revision>
  <dcterms:created xsi:type="dcterms:W3CDTF">2022-04-19T03:17:00Z</dcterms:created>
  <dcterms:modified xsi:type="dcterms:W3CDTF">2022-04-2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a9fafa2-89b5-3310-8e0c-218bc84929a1</vt:lpwstr>
  </property>
  <property fmtid="{D5CDD505-2E9C-101B-9397-08002B2CF9AE}" pid="25" name="Mendeley Citation Style_1">
    <vt:lpwstr>http://www.zotero.org/styles/apa</vt:lpwstr>
  </property>
</Properties>
</file>